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7CEB4E" w14:textId="0ABC02C3" w:rsidR="00381226" w:rsidRDefault="00381226">
      <w:pPr>
        <w:rPr>
          <w:b/>
          <w:bCs/>
          <w:u w:val="single"/>
        </w:rPr>
      </w:pPr>
      <w:r>
        <w:rPr>
          <w:b/>
          <w:bCs/>
          <w:u w:val="single"/>
        </w:rPr>
        <w:t xml:space="preserve">Title: </w:t>
      </w:r>
      <w:r w:rsidR="00750A29">
        <w:rPr>
          <w:b/>
          <w:bCs/>
          <w:u w:val="single"/>
        </w:rPr>
        <w:t xml:space="preserve">The </w:t>
      </w:r>
      <w:r w:rsidR="00693669">
        <w:rPr>
          <w:b/>
          <w:bCs/>
          <w:u w:val="single"/>
        </w:rPr>
        <w:t>r</w:t>
      </w:r>
      <w:r w:rsidR="00750A29">
        <w:rPr>
          <w:b/>
          <w:bCs/>
          <w:u w:val="single"/>
        </w:rPr>
        <w:t xml:space="preserve">ole of </w:t>
      </w:r>
      <w:r w:rsidR="00693669">
        <w:rPr>
          <w:b/>
          <w:bCs/>
          <w:u w:val="single"/>
        </w:rPr>
        <w:t>m</w:t>
      </w:r>
      <w:r w:rsidR="00750A29">
        <w:rPr>
          <w:b/>
          <w:bCs/>
          <w:u w:val="single"/>
        </w:rPr>
        <w:t xml:space="preserve">ovement </w:t>
      </w:r>
      <w:r w:rsidR="00693669">
        <w:rPr>
          <w:b/>
          <w:bCs/>
          <w:u w:val="single"/>
        </w:rPr>
        <w:t>c</w:t>
      </w:r>
      <w:r w:rsidR="00750A29">
        <w:rPr>
          <w:b/>
          <w:bCs/>
          <w:u w:val="single"/>
        </w:rPr>
        <w:t xml:space="preserve">onsistency in </w:t>
      </w:r>
      <w:r w:rsidR="00693669">
        <w:rPr>
          <w:b/>
          <w:bCs/>
          <w:u w:val="single"/>
        </w:rPr>
        <w:t>locomotor u</w:t>
      </w:r>
      <w:r w:rsidR="00750A29">
        <w:rPr>
          <w:b/>
          <w:bCs/>
          <w:u w:val="single"/>
        </w:rPr>
        <w:t>se-</w:t>
      </w:r>
      <w:r w:rsidR="00693669">
        <w:rPr>
          <w:b/>
          <w:bCs/>
          <w:u w:val="single"/>
        </w:rPr>
        <w:t>d</w:t>
      </w:r>
      <w:r w:rsidR="00750A29">
        <w:rPr>
          <w:b/>
          <w:bCs/>
          <w:u w:val="single"/>
        </w:rPr>
        <w:t xml:space="preserve">ependent </w:t>
      </w:r>
      <w:r w:rsidR="00693669">
        <w:rPr>
          <w:b/>
          <w:bCs/>
          <w:u w:val="single"/>
        </w:rPr>
        <w:t>l</w:t>
      </w:r>
      <w:r w:rsidR="00750A29">
        <w:rPr>
          <w:b/>
          <w:bCs/>
          <w:u w:val="single"/>
        </w:rPr>
        <w:t>earning</w:t>
      </w:r>
    </w:p>
    <w:p w14:paraId="3452F1BF" w14:textId="78C50DB0" w:rsidR="00966CFC" w:rsidRDefault="00966CFC"/>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45693924" w:rsidR="00C901A9" w:rsidRDefault="009A0618">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 why a </w:t>
      </w:r>
      <w:r w:rsidR="00144B6B">
        <w:t>soccer player</w:t>
      </w:r>
      <w:r w:rsidR="00381226">
        <w:t xml:space="preserve"> continues to practice </w:t>
      </w:r>
      <w:r w:rsidR="002207EF">
        <w:t>her shot</w:t>
      </w:r>
      <w:r w:rsidR="002207EF">
        <w:t xml:space="preserve"> </w:t>
      </w:r>
      <w:r w:rsidR="00381226">
        <w:t xml:space="preserve">years after she initially learned how to </w:t>
      </w:r>
      <w:r w:rsidR="002207EF">
        <w:t>shoot</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144B6B">
        <w:t>soccer players’</w:t>
      </w:r>
      <w:r w:rsidR="00381226">
        <w:t xml:space="preserve"> </w:t>
      </w:r>
      <w:r w:rsidR="002207EF">
        <w:t>shooting</w:t>
      </w:r>
      <w:r w:rsidR="002207EF">
        <w:t xml:space="preserve"> </w:t>
      </w:r>
      <w:r w:rsidR="00677EEB">
        <w:t xml:space="preserve">be during practice to engage </w:t>
      </w:r>
      <w:r w:rsidR="003F6E97">
        <w:t>the</w:t>
      </w:r>
      <w:r w:rsidR="00677EEB">
        <w:t xml:space="preserve"> </w:t>
      </w:r>
      <w:r w:rsidR="00F246B2">
        <w:t>repetition-based learning</w:t>
      </w:r>
      <w:r w:rsidR="00C901A9">
        <w:t xml:space="preserve"> process?</w:t>
      </w:r>
    </w:p>
    <w:p w14:paraId="139CE9A6" w14:textId="05BC4CF1" w:rsidR="008E5543" w:rsidRDefault="008E5543"/>
    <w:p w14:paraId="4DFB7587" w14:textId="11AF3ABD" w:rsidR="003B2645" w:rsidRDefault="00757D6B" w:rsidP="00EC0631">
      <w:r>
        <w:t>Most</w:t>
      </w:r>
      <w:r w:rsidR="00345474">
        <w:t xml:space="preserve"> </w:t>
      </w:r>
      <w:r>
        <w:t xml:space="preserve">motor learning 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9B3411">
        <w:t xml:space="preserve">The cyclical, repetitive nature of walking creates an excellent opportunity to study use-dependent learning. </w:t>
      </w:r>
    </w:p>
    <w:p w14:paraId="0B53C142" w14:textId="77777777" w:rsidR="003B2645" w:rsidRDefault="003B2645" w:rsidP="00EC0631"/>
    <w:p w14:paraId="1640AE0E" w14:textId="6872017B" w:rsidR="00EC0631" w:rsidRDefault="00565ACF" w:rsidP="00EC0631">
      <w:r>
        <w:t>A</w:t>
      </w:r>
      <w:r w:rsidR="009B3411">
        <w:t xml:space="preserve"> recent study </w:t>
      </w:r>
      <w:r w:rsidR="00EE6EFE">
        <w:t>demonstrated</w:t>
      </w:r>
      <w:r w:rsidR="008F366D">
        <w:t xml:space="preserve"> that use-dependent bias </w:t>
      </w:r>
      <w:del w:id="0" w:author="Jonathan Wood" w:date="2020-05-21T10:06:00Z">
        <w:r w:rsidR="008F366D" w:rsidDel="008A24EB">
          <w:delText>play a role in</w:delText>
        </w:r>
      </w:del>
      <w:ins w:id="1" w:author="Jonathan Wood" w:date="2020-05-21T10:06:00Z">
        <w:r w:rsidR="008A24EB">
          <w:t>explain</w:t>
        </w:r>
      </w:ins>
      <w:ins w:id="2" w:author="Jonathan Wood" w:date="2020-05-24T11:36:00Z">
        <w:r w:rsidR="009E7B65">
          <w:t>s</w:t>
        </w:r>
      </w:ins>
      <w:ins w:id="3" w:author="Jonathan Wood" w:date="2020-05-21T10:06:00Z">
        <w:r w:rsidR="008A24EB">
          <w:t xml:space="preserve"> step asymmetry aftereffects in visually guided treadmill </w:t>
        </w:r>
      </w:ins>
      <w:del w:id="4" w:author="Jonathan Wood" w:date="2020-05-21T10:06:00Z">
        <w:r w:rsidR="008F366D" w:rsidDel="008A24EB">
          <w:delText xml:space="preserve"> </w:delText>
        </w:r>
      </w:del>
      <w:r w:rsidR="008F366D">
        <w:t>walking</w:t>
      </w:r>
      <w:r w:rsidR="00AA19E3">
        <w:t xml:space="preserve"> </w:t>
      </w:r>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d</w:t>
      </w:r>
      <w:ins w:id="5" w:author="Jonathan Wood" w:date="2020-05-24T11:46:00Z">
        <w:r w:rsidR="007F0703">
          <w:t xml:space="preserve">espite </w:t>
        </w:r>
      </w:ins>
      <w:ins w:id="6" w:author="Jonathan Wood" w:date="2020-05-24T11:47:00Z">
        <w:r w:rsidR="007F0703">
          <w:t xml:space="preserve">speculation that aftereffects </w:t>
        </w:r>
      </w:ins>
      <w:ins w:id="7" w:author="Jonathan Wood" w:date="2020-05-24T11:57:00Z">
        <w:r w:rsidR="00B02F0A">
          <w:t xml:space="preserve">in this paradigm </w:t>
        </w:r>
      </w:ins>
      <w:ins w:id="8" w:author="Jonathan Wood" w:date="2020-05-24T11:47:00Z">
        <w:r w:rsidR="007F0703">
          <w:t xml:space="preserve">were primarily due to sensory prediction errors </w:t>
        </w:r>
      </w:ins>
      <w:r w:rsidR="007F0703">
        <w:fldChar w:fldCharType="begin"/>
      </w:r>
      <w:r w:rsidR="007F0703">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 xml:space="preserve">(Cherry-Allen et al., 2018; French et al., 2018; Hussain et al., 2013; Kim and Krebs, 2012; Kim and Mugisha, 2014; </w:t>
      </w:r>
      <w:proofErr w:type="spellStart"/>
      <w:r w:rsidR="007F0703" w:rsidRPr="007F0703">
        <w:t>Statton</w:t>
      </w:r>
      <w:proofErr w:type="spellEnd"/>
      <w:r w:rsidR="007F0703" w:rsidRPr="007F0703">
        <w:t xml:space="preserve"> et al., 2016; Wood et al., 2020)</w:t>
      </w:r>
      <w:r w:rsidR="007F0703">
        <w:fldChar w:fldCharType="end"/>
      </w:r>
      <w:ins w:id="9" w:author="Jonathan Wood" w:date="2020-05-24T11:47:00Z">
        <w:r w:rsidR="007F0703">
          <w:t>.</w:t>
        </w:r>
      </w:ins>
      <w:r w:rsidR="008F366D">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5B0478">
        <w:t>However, since normal movement is variable,</w:t>
      </w:r>
      <w:r w:rsidR="000C1E7C">
        <w:t xml:space="preserve"> it is unclear how consistent the practice must be to activate the use-dependent </w:t>
      </w:r>
      <w:r w:rsidR="002807A6">
        <w:t>process</w:t>
      </w:r>
      <w:r w:rsidR="000C1E7C">
        <w:t xml:space="preserve">. </w:t>
      </w:r>
      <w:r w:rsidR="003B2645">
        <w:t xml:space="preserve">Furthermore, there has been no computational account of use-dependent learning in locomotion. </w:t>
      </w:r>
    </w:p>
    <w:p w14:paraId="221ABD9A" w14:textId="77777777" w:rsidR="00565ACF" w:rsidRDefault="00565ACF"/>
    <w:p w14:paraId="204B02C6" w14:textId="42688F37" w:rsidR="00B443CF" w:rsidRDefault="00794216">
      <w:r>
        <w:t xml:space="preserve">Here, through computational modeling, simulations, and a series of behavioral experiments, we directly tackle the question of how the consistency of movement patterns impacts use-dependent learning. We first provide two distinct computational accounts of how UDP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r w:rsidR="00234029">
        <w:t xml:space="preserve">use-dependent </w:t>
      </w:r>
      <w:r w:rsidR="007C3D1D">
        <w:t>process</w:t>
      </w:r>
      <w:r w:rsidR="00234029">
        <w:t xml:space="preserve"> (UDP)</w:t>
      </w:r>
      <w:r w:rsidR="007C3D1D">
        <w:t xml:space="preserve">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r w:rsidR="00234029">
        <w:t>Strategy plus UDP model</w:t>
      </w:r>
      <w:r w:rsidR="007C3D1D">
        <w:t xml:space="preserve">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lastRenderedPageBreak/>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3642ABD2"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AA19E3">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D81DF1">
        <w:fldChar w:fldCharType="separate"/>
      </w:r>
      <w:r w:rsidR="00AA19E3" w:rsidRPr="00AA19E3">
        <w:t>(Diedrichsen et al., 2010; French et al., 2018; Long et al., 2016; Verstynen and Sabes, 2011; Wood et al., 2020)</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7EE25E73" w:rsidR="00BB6E69" w:rsidRDefault="008C3460">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2039BA">
        <w:t xml:space="preserve">3) i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r w:rsidR="00040512">
        <w:t>If any data are replaced, we will perform our analys</w:t>
      </w:r>
      <w:r w:rsidR="00591DC0">
        <w:t>e</w:t>
      </w:r>
      <w:r w:rsidR="00040512">
        <w:t>s both with and without the removed participant</w:t>
      </w:r>
      <w:r w:rsidR="00A73CED">
        <w:t>(s)</w:t>
      </w:r>
      <w:r w:rsidR="00F315A6">
        <w:t xml:space="preserve">, reporting any major differences in our findings.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42402DAF"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57E49887" w14:textId="77777777" w:rsidR="00105698" w:rsidRDefault="00105698" w:rsidP="00105698"/>
    <w:p w14:paraId="5126534B" w14:textId="2E20AE26"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F315A6">
        <w:t xml:space="preserve"> relative to their baseline – depicted on screen as a pink horizontal line.</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74FE5714"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3C172AE8" w:rsidR="00767FB7" w:rsidRDefault="000866CB" w:rsidP="00105698">
      <w:r w:rsidRPr="000866CB">
        <w:rPr>
          <w:noProof/>
        </w:rPr>
        <w:t xml:space="preserve"> </w:t>
      </w:r>
    </w:p>
    <w:p w14:paraId="4B107E9A" w14:textId="77777777" w:rsidR="00105698" w:rsidRDefault="00105698" w:rsidP="00105698">
      <w:pPr>
        <w:rPr>
          <w:i/>
          <w:iCs/>
          <w:u w:val="single"/>
        </w:rPr>
      </w:pPr>
      <w:r w:rsidRPr="00305607">
        <w:rPr>
          <w:i/>
          <w:iCs/>
          <w:u w:val="single"/>
        </w:rPr>
        <w:t>Conditions:</w:t>
      </w:r>
    </w:p>
    <w:p w14:paraId="6B7316C9" w14:textId="004CC09E"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order effects, we will counterbalance the order of conditions</w:t>
      </w:r>
      <w:r w:rsidR="00D850BB">
        <w:t>.</w:t>
      </w:r>
      <w:r w:rsidR="007B79B7">
        <w:t xml:space="preserve"> </w:t>
      </w:r>
      <w:r w:rsidR="001645A1">
        <w:t xml:space="preserve">The primary manipulation will be the consistency of targets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1003EAD6"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remove any SAI baseline bias for each </w:t>
      </w:r>
      <w:r w:rsidR="00CD354D">
        <w:t xml:space="preserve">participant </w:t>
      </w:r>
      <w:r w:rsidR="00B515F8">
        <w:t xml:space="preserve">for each respective </w:t>
      </w:r>
      <w:r w:rsidR="001D7E75">
        <w:t xml:space="preserve">training </w:t>
      </w:r>
      <w:r w:rsidR="00B515F8">
        <w:t>session</w:t>
      </w:r>
      <w:r w:rsidR="00F44901">
        <w:t>: t</w:t>
      </w:r>
      <w:r w:rsidR="00E00AF1">
        <w:t xml:space="preserve">he mean of the last 50 strides of </w:t>
      </w:r>
      <w:r w:rsidR="00CD354D">
        <w:t>B</w:t>
      </w:r>
      <w:r w:rsidR="00E00AF1">
        <w:t xml:space="preserve">aseline will be subtracted from all strides for that respective session. The baseline corrected measure will be used for the remainder of our analysis. </w:t>
      </w:r>
    </w:p>
    <w:p w14:paraId="0145B4FE" w14:textId="54B2129D" w:rsidR="00E00AF1" w:rsidRDefault="00E00AF1" w:rsidP="00C66CEF"/>
    <w:p w14:paraId="3ED1A77A" w14:textId="4178E005" w:rsidR="00E00AF1" w:rsidRDefault="001D7E75" w:rsidP="00C66CEF">
      <w:r>
        <w:t xml:space="preserve">To assess how well </w:t>
      </w:r>
      <w:proofErr w:type="gramStart"/>
      <w:r w:rsidR="00B651EE">
        <w:t>participants</w:t>
      </w:r>
      <w:proofErr w:type="gramEnd"/>
      <w:r>
        <w:t xml:space="preserve"> perform on the learning task, w</w:t>
      </w:r>
      <w:r w:rsidR="001915A5">
        <w:t xml:space="preserve">e will calculate SAI accuracy as the </w:t>
      </w:r>
      <w:ins w:id="10" w:author="Jonathan Wood" w:date="2020-05-21T10:34:00Z">
        <w:r w:rsidR="00217631">
          <w:t xml:space="preserve">mean </w:t>
        </w:r>
      </w:ins>
      <w:r w:rsidR="001915A5">
        <w:t>absolute difference between the target SAI and the actual SAI</w:t>
      </w:r>
      <w:r w:rsidR="00B515F8">
        <w:t xml:space="preserve"> during the Learning phase</w:t>
      </w:r>
      <w:r w:rsidR="001915A5">
        <w:t>.</w:t>
      </w:r>
      <w:r w:rsidR="00C63C4F">
        <w:t xml:space="preserve"> </w:t>
      </w:r>
      <w:del w:id="11" w:author="Jonathan Wood" w:date="2020-05-24T13:01:00Z">
        <w:r w:rsidR="002B3507" w:rsidDel="009A2D50">
          <w:delText>Our</w:delText>
        </w:r>
        <w:r w:rsidR="002B60A5" w:rsidDel="009A2D50">
          <w:delText xml:space="preserve"> pilot </w:delText>
        </w:r>
        <w:r w:rsidR="002B3507" w:rsidDel="009A2D50">
          <w:delText>results (</w:delText>
        </w:r>
      </w:del>
      <w:del w:id="12" w:author="Jonathan Wood" w:date="2020-05-22T13:08:00Z">
        <w:r w:rsidR="002B3507" w:rsidDel="009605C4">
          <w:delText>three</w:delText>
        </w:r>
        <w:r w:rsidR="002040CC" w:rsidDel="009605C4">
          <w:delText xml:space="preserve"> </w:delText>
        </w:r>
      </w:del>
      <w:del w:id="13" w:author="Jonathan Wood" w:date="2020-05-24T13:01:00Z">
        <w:r w:rsidR="002040CC" w:rsidDel="009A2D50">
          <w:delText>individuals performing</w:delText>
        </w:r>
        <w:r w:rsidR="002B3507" w:rsidDel="009A2D50">
          <w:delText xml:space="preserve"> the Uniform condition)</w:delText>
        </w:r>
        <w:r w:rsidR="002B60A5" w:rsidDel="009A2D50">
          <w:delText xml:space="preserve">, </w:delText>
        </w:r>
        <w:r w:rsidR="002B3507" w:rsidDel="009A2D50">
          <w:delText>show that they</w:delText>
        </w:r>
        <w:r w:rsidR="00764145" w:rsidRPr="00217631" w:rsidDel="009A2D50">
          <w:delText xml:space="preserve"> </w:delText>
        </w:r>
        <w:r w:rsidR="002B60A5" w:rsidRPr="00217631" w:rsidDel="009A2D50">
          <w:delText xml:space="preserve">were </w:delText>
        </w:r>
        <w:r w:rsidR="00764145" w:rsidRPr="00217631" w:rsidDel="009A2D50">
          <w:delText>able to follow the feedback</w:delText>
        </w:r>
        <w:r w:rsidR="002B60A5" w:rsidRPr="00217631" w:rsidDel="009A2D50">
          <w:delText xml:space="preserve"> with a mean</w:delText>
        </w:r>
        <w:r w:rsidR="00C31232" w:rsidDel="009A2D50">
          <w:delText xml:space="preserve"> distance</w:delText>
        </w:r>
        <w:r w:rsidR="002B60A5" w:rsidRPr="00510D5B" w:rsidDel="009A2D50">
          <w:delText xml:space="preserve"> of </w:delText>
        </w:r>
        <w:r w:rsidR="004357CE" w:rsidRPr="00510D5B" w:rsidDel="009A2D50">
          <w:delText>4.2 cm from the targets.</w:delText>
        </w:r>
        <w:r w:rsidR="004357CE" w:rsidRPr="002039BA" w:rsidDel="009A2D50">
          <w:delText xml:space="preserve"> </w:delText>
        </w:r>
      </w:del>
      <w:ins w:id="14" w:author="Jonathan Wood" w:date="2020-05-19T13:05:00Z">
        <w:r w:rsidR="001C484F">
          <w:t xml:space="preserve">We </w:t>
        </w:r>
      </w:ins>
      <w:r w:rsidR="00C31232">
        <w:t>will also test our assumption that</w:t>
      </w:r>
      <w:r w:rsidR="001C484F">
        <w:t>, during the learning phase,</w:t>
      </w:r>
      <w:r w:rsidR="00C31232">
        <w:t xml:space="preserve"> SAI </w:t>
      </w:r>
      <w:r w:rsidR="001C484F">
        <w:t xml:space="preserve">mean </w:t>
      </w:r>
      <w:r w:rsidR="00C31232">
        <w:t>will be similar across conditions, but the SAI standard deviation will be different across conditions</w:t>
      </w:r>
      <w:ins w:id="15" w:author="Jonathan Wood" w:date="2020-05-25T08:27:00Z">
        <w:r w:rsidR="00B94F95">
          <w:t xml:space="preserve"> by taking the SAI mean and standard deviation of the entire Learning phase. We will determine how participants performed</w:t>
        </w:r>
      </w:ins>
      <w:ins w:id="16" w:author="Jonathan Wood" w:date="2020-05-25T08:28:00Z">
        <w:r w:rsidR="00B94F95">
          <w:t xml:space="preserve"> at the </w:t>
        </w:r>
      </w:ins>
      <w:ins w:id="17" w:author="Jonathan Wood" w:date="2020-05-25T08:29:00Z">
        <w:r w:rsidR="00B94F95">
          <w:t xml:space="preserve">plateau </w:t>
        </w:r>
      </w:ins>
      <w:ins w:id="18" w:author="Jonathan Wood" w:date="2020-05-25T08:28:00Z">
        <w:r w:rsidR="00B94F95">
          <w:t xml:space="preserve">of the Learning phase by </w:t>
        </w:r>
      </w:ins>
      <w:ins w:id="19" w:author="Jonathan Wood" w:date="2020-05-25T08:29:00Z">
        <w:r w:rsidR="00B94F95">
          <w:t xml:space="preserve">averaging SAI for the last 30 strides of the Learning phase. </w:t>
        </w:r>
      </w:ins>
      <w:del w:id="20" w:author="Jonathan Wood" w:date="2020-05-25T08:27:00Z">
        <w:r w:rsidR="00C31232" w:rsidDel="00B94F95">
          <w:delText xml:space="preserve">. </w:delText>
        </w:r>
      </w:del>
      <w:del w:id="21" w:author="Jonathan Wood" w:date="2020-05-24T13:01:00Z">
        <w:r w:rsidR="009776DA" w:rsidDel="009A2D50">
          <w:delText xml:space="preserve">Our pilot </w:delText>
        </w:r>
        <w:r w:rsidR="002040CC" w:rsidDel="009A2D50">
          <w:delText>results (3 individuals in the Uniform condition, 2 in the Repeated condition)</w:delText>
        </w:r>
        <w:r w:rsidR="004357CE" w:rsidDel="009A2D50">
          <w:delText xml:space="preserve"> </w:delText>
        </w:r>
        <w:r w:rsidR="002040CC" w:rsidDel="009A2D50">
          <w:delText>show that SAI</w:delText>
        </w:r>
        <w:r w:rsidR="002040CC" w:rsidRPr="002040CC" w:rsidDel="009A2D50">
          <w:delText xml:space="preserve"> </w:delText>
        </w:r>
        <w:r w:rsidR="002040CC" w:rsidDel="009A2D50">
          <w:delText xml:space="preserve">mean during learning appears similar between Repeated and Uniform conditions, but SAI standard deviation appears different </w:delText>
        </w:r>
        <w:r w:rsidR="009776DA" w:rsidDel="009A2D50">
          <w:delText xml:space="preserve">(Figure </w:delText>
        </w:r>
        <w:r w:rsidR="00AB327B" w:rsidDel="009A2D50">
          <w:delText>2</w:delText>
        </w:r>
        <w:r w:rsidR="009776DA" w:rsidDel="009A2D50">
          <w:delText>)</w:delText>
        </w:r>
        <w:r w:rsidR="002040CC" w:rsidDel="009A2D50">
          <w:delText>.</w:delText>
        </w:r>
      </w:del>
    </w:p>
    <w:p w14:paraId="5537027F" w14:textId="3A67A471" w:rsidR="003D0D56" w:rsidRDefault="003D0D56" w:rsidP="00C66CEF"/>
    <w:p w14:paraId="351C68E1" w14:textId="77777777" w:rsidR="003D0D56" w:rsidDel="009A2D50" w:rsidRDefault="003D0D56" w:rsidP="00E00AF1">
      <w:pPr>
        <w:rPr>
          <w:del w:id="22" w:author="Jonathan Wood" w:date="2020-05-24T13:01:00Z"/>
        </w:rPr>
      </w:pPr>
    </w:p>
    <w:p w14:paraId="68A26D24" w14:textId="7B04DE55" w:rsidR="00E00AF1" w:rsidDel="009A2D50" w:rsidRDefault="00E00AF1" w:rsidP="00C66CEF">
      <w:pPr>
        <w:rPr>
          <w:del w:id="23" w:author="Jonathan Wood" w:date="2020-05-24T13:01:00Z"/>
        </w:rPr>
      </w:pPr>
    </w:p>
    <w:p w14:paraId="473DD9C1" w14:textId="6EBBA699" w:rsidR="005E012E" w:rsidRDefault="00F6786F" w:rsidP="00C66CEF">
      <w:r>
        <w:t>U</w:t>
      </w:r>
      <w:r w:rsidR="00C63C4F">
        <w:t xml:space="preserve">se-dependent bias will be calculated </w:t>
      </w:r>
      <w:ins w:id="24" w:author="Jonathan Wood" w:date="2020-05-25T08:21:00Z">
        <w:r w:rsidR="00B94F95">
          <w:t xml:space="preserve">in two </w:t>
        </w:r>
      </w:ins>
      <w:ins w:id="25" w:author="Jonathan Wood" w:date="2020-05-25T08:22:00Z">
        <w:r w:rsidR="00B94F95">
          <w:t xml:space="preserve">ways. First, </w:t>
        </w:r>
      </w:ins>
      <w:r w:rsidR="00C63C4F">
        <w:t xml:space="preserve">as the mean SAI during the first </w:t>
      </w:r>
      <w:ins w:id="26" w:author="Jonathan Wood" w:date="2020-05-25T08:21:00Z">
        <w:r w:rsidR="00B94F95">
          <w:t>5</w:t>
        </w:r>
      </w:ins>
      <w:del w:id="27" w:author="Jonathan Wood" w:date="2020-05-25T08:21:00Z">
        <w:r w:rsidR="00C63C4F" w:rsidDel="00B94F95">
          <w:delText>10</w:delText>
        </w:r>
      </w:del>
      <w:r w:rsidR="00C63C4F">
        <w:t xml:space="preserve"> strides of the Washout phase</w:t>
      </w:r>
      <w:ins w:id="28" w:author="Jonathan Wood" w:date="2020-05-25T08:22:00Z">
        <w:r w:rsidR="00B94F95">
          <w:t xml:space="preserve">. Second, as the SAI mean of strides 6-30 </w:t>
        </w:r>
      </w:ins>
      <w:ins w:id="29" w:author="Jonathan Wood" w:date="2020-05-25T08:23:00Z">
        <w:r w:rsidR="00B94F95">
          <w:t xml:space="preserve">of the Washout phase. This procedure will allow us to </w:t>
        </w:r>
      </w:ins>
      <w:ins w:id="30" w:author="Jonathan Wood" w:date="2020-05-25T08:24:00Z">
        <w:r w:rsidR="00B94F95">
          <w:t xml:space="preserve">determine </w:t>
        </w:r>
      </w:ins>
      <w:ins w:id="31" w:author="Jonathan Wood" w:date="2020-05-25T08:23:00Z">
        <w:r w:rsidR="00B94F95">
          <w:t xml:space="preserve">differences between the initial perturbation and the </w:t>
        </w:r>
      </w:ins>
      <w:ins w:id="32" w:author="Jonathan Wood" w:date="2020-05-25T08:24:00Z">
        <w:r w:rsidR="00B94F95">
          <w:t xml:space="preserve">early Washout phase . </w:t>
        </w:r>
      </w:ins>
      <w:del w:id="33" w:author="Jonathan Wood" w:date="2020-05-25T08:23:00Z">
        <w:r w:rsidR="00DC3740" w:rsidDel="00B94F95">
          <w:delText xml:space="preserve"> because this has </w:delText>
        </w:r>
        <w:r w:rsidR="002040CC" w:rsidDel="00B94F95">
          <w:delText xml:space="preserve">been shown to capture use-dependent aftereffects in walking </w:delText>
        </w:r>
        <w:r w:rsidR="002040CC" w:rsidDel="00B94F95">
          <w:fldChar w:fldCharType="begin"/>
        </w:r>
        <w:r w:rsidR="002040CC" w:rsidDel="00B94F95">
          <w:delInstrText xml:space="preserve"> ADDIN ZOTERO_ITEM CSL_CITATION {"citationID":"NLKV0eJH","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R="002040CC" w:rsidDel="00B94F95">
          <w:fldChar w:fldCharType="separate"/>
        </w:r>
        <w:r w:rsidR="002040CC" w:rsidRPr="002040CC" w:rsidDel="00B94F95">
          <w:delText>(Wood et al., 2020)</w:delText>
        </w:r>
        <w:r w:rsidR="002040CC" w:rsidDel="00B94F95">
          <w:fldChar w:fldCharType="end"/>
        </w:r>
        <w:r w:rsidR="002040CC" w:rsidDel="00B94F95">
          <w:delText xml:space="preserve">. </w:delText>
        </w:r>
      </w:del>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C66CEF"/>
    <w:p w14:paraId="0BFCB91F" w14:textId="3855E0B3" w:rsidR="002B60A5" w:rsidRPr="00D70C81" w:rsidRDefault="002B60A5" w:rsidP="00C66CEF">
      <w:pPr>
        <w:rPr>
          <w:i/>
          <w:iCs/>
          <w:u w:val="single"/>
        </w:rPr>
      </w:pPr>
      <w:r w:rsidRPr="00D70C81">
        <w:rPr>
          <w:i/>
          <w:iCs/>
          <w:u w:val="single"/>
        </w:rPr>
        <w:t>Statistical analysis</w:t>
      </w:r>
      <w:r w:rsidR="00D70C81">
        <w:rPr>
          <w:i/>
          <w:iCs/>
          <w:u w:val="single"/>
        </w:rPr>
        <w:t>:</w:t>
      </w:r>
    </w:p>
    <w:p w14:paraId="34B73BB8" w14:textId="65A2D49C" w:rsidR="00ED5542" w:rsidRPr="00D70C81" w:rsidRDefault="00EA377F" w:rsidP="00C66CEF">
      <w:r>
        <w:t>We will test for</w:t>
      </w:r>
      <w:r w:rsidR="002040CC">
        <w:t xml:space="preserve"> within-</w:t>
      </w:r>
      <w:proofErr w:type="gramStart"/>
      <w:r w:rsidR="002040CC">
        <w:t>subjects</w:t>
      </w:r>
      <w:proofErr w:type="gramEnd"/>
      <w:r>
        <w:t xml:space="preserve"> 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r>
        <w:t>L</w:t>
      </w:r>
      <w:r w:rsidR="00B14A33" w:rsidRPr="00D70C81">
        <w:t>earning</w:t>
      </w:r>
      <w:r w:rsidR="00B14A33">
        <w:t>, SAI aftereffect</w:t>
      </w:r>
      <w:r>
        <w:t>s and SAI</w:t>
      </w:r>
      <w:r w:rsidR="00B14A33">
        <w:t xml:space="preserve"> washout rate </w:t>
      </w:r>
      <w:r>
        <w:t>using</w:t>
      </w:r>
      <w:r w:rsidR="002B60A5" w:rsidRPr="00D70C81">
        <w:t xml:space="preserve"> repeated measures analysis of variance and post-hoc pairwise comparisons if the analysis of variance test is significant.</w:t>
      </w:r>
      <w:r w:rsidR="00B14A33">
        <w:t xml:space="preserve"> We will report </w:t>
      </w:r>
      <w:r w:rsidR="00D70C81">
        <w:t xml:space="preserve">t- </w:t>
      </w:r>
      <w:r>
        <w:t>and</w:t>
      </w:r>
      <w:r w:rsidR="00D70C81">
        <w:t xml:space="preserve"> F- statistic</w:t>
      </w:r>
      <w:r w:rsidR="00217631">
        <w:t>s</w:t>
      </w:r>
      <w:r w:rsidR="00D70C81">
        <w:t xml:space="preserve">, </w:t>
      </w:r>
      <w:r w:rsidR="00B14A33">
        <w:t>exact p-values</w:t>
      </w:r>
      <w:r w:rsidR="00D70C81">
        <w:t>, means, 95% confidence intervals and standardized effect sizes (Cohen’s d for t-tests and ƞ</w:t>
      </w:r>
      <w:r w:rsidR="00D70C81">
        <w:rPr>
          <w:vertAlign w:val="subscript"/>
        </w:rPr>
        <w:t>p</w:t>
      </w:r>
      <w:r w:rsidR="00D70C81">
        <w:rPr>
          <w:vertAlign w:val="superscript"/>
        </w:rPr>
        <w:t>2</w:t>
      </w:r>
      <w:r w:rsidR="00D70C81">
        <w:t xml:space="preserve"> for </w:t>
      </w:r>
      <w:r>
        <w:t>analysis of variance</w:t>
      </w:r>
      <w:r w:rsidR="00D70C81">
        <w:t xml:space="preserve">). Assumptions of normality and homoscedasticity will be tested with the Shapiro-Wilks test and </w:t>
      </w:r>
      <w:proofErr w:type="spellStart"/>
      <w:r w:rsidR="00D70C81">
        <w:t>Levene’s</w:t>
      </w:r>
      <w:proofErr w:type="spellEnd"/>
      <w:r w:rsidR="00D70C81">
        <w:t xml:space="preserve"> test, respectively. </w:t>
      </w:r>
    </w:p>
    <w:p w14:paraId="2FF07EBD" w14:textId="383ADD85" w:rsidR="00B14A33" w:rsidRDefault="00B14A33" w:rsidP="00C66CEF"/>
    <w:p w14:paraId="101A39E2" w14:textId="2EBFC852" w:rsidR="00B14A33" w:rsidRDefault="00B14A33" w:rsidP="00B14A33">
      <w:r>
        <w:t>In addition to our parametric analyses, we will also employ a cluster permutation analysis to assess potential SAI differences across the 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In this analysis, we will compare differences between two conditions at a time with paired t-tests at each stride. The largest cluster of significant paired t-tests (p &lt; 0.05) in a row will be determined and the t-statistics for this cluster are summed. The summed t-statistics are then compared to a null distribution of summed t-statistics. The null distribution is built from resampling each group without replacement 1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r w:rsidR="00D70C81">
        <w:t xml:space="preserve"> while controlling for type I error </w:t>
      </w:r>
      <w:r w:rsidR="00D70C81">
        <w:fldChar w:fldCharType="begin"/>
      </w:r>
      <w:r w:rsidR="00D70C81">
        <w:instrText xml:space="preserve"> ADDIN ZOTERO_ITEM CSL_CITATION {"citationID":"7mxWfYN4","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D70C81" w:rsidRPr="00D70C81">
        <w:t>(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p w14:paraId="19881302" w14:textId="581BA287" w:rsidR="00414CFC" w:rsidRDefault="00105698">
      <w:pPr>
        <w:rPr>
          <w:b/>
          <w:bCs/>
        </w:rPr>
      </w:pPr>
      <w:r w:rsidRPr="007D3C9C">
        <w:rPr>
          <w:b/>
          <w:bCs/>
        </w:rPr>
        <w:t>Modeling</w:t>
      </w:r>
      <w:r w:rsidR="008E43A8">
        <w:rPr>
          <w:b/>
          <w:bCs/>
        </w:rPr>
        <w:t xml:space="preserve"> Based Analyses</w:t>
      </w:r>
    </w:p>
    <w:p w14:paraId="4F01DAE0" w14:textId="26755E44" w:rsidR="00591F30" w:rsidRDefault="00591F30">
      <w:r>
        <w:t>We have adapted two computational models of use-dependent learning which make dissociable predictions regarding the effect practice consistency has on use-dependent bias. One is a</w:t>
      </w:r>
      <w:r w:rsidR="00F2396E">
        <w:t>n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r w:rsidR="000F2CB7">
        <w:t>the</w:t>
      </w:r>
      <w:r>
        <w:t xml:space="preserve"> </w:t>
      </w:r>
      <w:r w:rsidR="007A69F4">
        <w:t xml:space="preserve">Strategy plus </w:t>
      </w:r>
      <w:r w:rsidR="000F2CB7">
        <w:t xml:space="preserve">UDP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FAE0F7F" w14:textId="53956F33" w:rsidR="005B646C" w:rsidRDefault="005B646C"/>
    <w:p w14:paraId="4B11AFBE" w14:textId="77777777" w:rsidR="005B646C" w:rsidRPr="00403D28" w:rsidRDefault="005B646C" w:rsidP="005B646C">
      <w:pPr>
        <w:rPr>
          <w:i/>
          <w:iCs/>
          <w:u w:val="single"/>
        </w:rPr>
      </w:pPr>
      <w:r>
        <w:rPr>
          <w:i/>
          <w:iCs/>
          <w:u w:val="single"/>
        </w:rPr>
        <w:t>Strategy Plus UDP</w:t>
      </w:r>
      <w:r w:rsidRPr="00002520">
        <w:rPr>
          <w:i/>
          <w:iCs/>
          <w:u w:val="single"/>
        </w:rPr>
        <w:t xml:space="preserve"> model:</w:t>
      </w:r>
    </w:p>
    <w:p w14:paraId="008FE352" w14:textId="5B99B277" w:rsidR="005B646C" w:rsidRDefault="005B646C" w:rsidP="005B646C">
      <w:r>
        <w:t xml:space="preserve">The Strategy plus UDP model conceptualizes overall motor output as the sum of two parallel processes: cognitive strategy and UDP. Prior work shows that participants are able to explicitly control SAI in response to visual feedback </w:t>
      </w:r>
      <w:r>
        <w:fldChar w:fldCharType="begin"/>
      </w:r>
      <w:r>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fldChar w:fldCharType="separate"/>
      </w:r>
      <w:r w:rsidR="00AA19E3" w:rsidRPr="00AA19E3">
        <w:t>(French et al., 2018; Long et al., 2016)</w:t>
      </w:r>
      <w:r>
        <w:fldChar w:fldCharType="end"/>
      </w:r>
      <w:r w:rsidR="003363A7">
        <w:t xml:space="preserve">, </w:t>
      </w:r>
      <w:r>
        <w:t xml:space="preserve">yet still demonstrate aftereffects. Our model proposes that UDP is insensitive to any explicit task goal, and is an obligatory stride by stride biasing of motor output based 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 which is 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2A9562F1" w:rsidR="005B646C" w:rsidRPr="001579D6" w:rsidRDefault="009605C4"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77777777" w:rsidR="005B646C" w:rsidRPr="001579D6" w:rsidRDefault="009605C4" w:rsidP="005B646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228AD73A" w14:textId="77777777" w:rsidR="005B646C" w:rsidRDefault="005B646C" w:rsidP="005B646C"/>
    <w:p w14:paraId="436F9A5F" w14:textId="65229993" w:rsidR="005B646C" w:rsidRDefault="005B646C" w:rsidP="005B646C">
      <w:r>
        <w:t xml:space="preserve">During the learning phase, </w:t>
      </w:r>
      <m:oMath>
        <m:r>
          <w:rPr>
            <w:rStyle w:val="PlaceholderText"/>
            <w:rFonts w:ascii="Cambria Math" w:hAnsi="Cambria Math"/>
            <w:color w:val="auto"/>
          </w:rPr>
          <m:t>A</m:t>
        </m:r>
      </m:oMath>
      <w:r w:rsidR="00D00F31">
        <w:rPr>
          <w:rStyle w:val="PlaceholderText"/>
          <w:rFonts w:eastAsiaTheme="minorEastAsia"/>
          <w:color w:val="auto"/>
        </w:rPr>
        <w:t xml:space="preserve"> </w:t>
      </w:r>
      <w:r w:rsidRPr="00D00F31">
        <w:t xml:space="preserve">is </w:t>
      </w:r>
      <w:r>
        <w:t>a memory term representing how much of the strategy (</w:t>
      </w:r>
      <m:oMath>
        <m:r>
          <w:rPr>
            <w:rFonts w:ascii="Cambria Math" w:hAnsi="Cambria Math"/>
          </w:rPr>
          <m:t>s</m:t>
        </m:r>
      </m:oMath>
      <w:r>
        <w:t xml:space="preserve">) is retained from one trial to the next, and </w:t>
      </w:r>
      <m:oMath>
        <m:r>
          <w:rPr>
            <w:rFonts w:ascii="Cambria Math" w:hAnsi="Cambria Math"/>
          </w:rPr>
          <m:t>C</m:t>
        </m:r>
      </m:oMath>
      <w:r>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t>is equal to zero when the visual feedback (VF) is turned off and the participants are instructed to walk normally:</w:t>
      </w:r>
    </w:p>
    <w:p w14:paraId="2B82013C" w14:textId="77777777" w:rsidR="005B646C" w:rsidRDefault="005B646C" w:rsidP="005B646C"/>
    <w:p w14:paraId="357622A7" w14:textId="42630ADD" w:rsidR="005B646C" w:rsidRDefault="009605C4" w:rsidP="005B646C">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if VF is true</m:t>
                </m:r>
              </m:e>
            </m:eqArr>
          </m:e>
        </m:d>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7)</w:t>
      </w:r>
    </w:p>
    <w:p w14:paraId="3D3A7C5E" w14:textId="4EA42EEA" w:rsidR="00507F44" w:rsidRDefault="00507F44" w:rsidP="005B646C">
      <w:pPr>
        <w:rPr>
          <w:rFonts w:eastAsiaTheme="minorEastAsia"/>
        </w:rPr>
      </w:pPr>
    </w:p>
    <w:p w14:paraId="0BA897C9" w14:textId="21EEFA7E" w:rsidR="00507F44" w:rsidRDefault="00507F44" w:rsidP="005B646C">
      <w:pPr>
        <w:rPr>
          <w:rFonts w:eastAsiaTheme="minorEastAsia"/>
        </w:rPr>
      </w:pPr>
      <w:r>
        <w:rPr>
          <w:rFonts w:eastAsiaTheme="minorEastAsia"/>
        </w:rPr>
        <w:t>Where,</w:t>
      </w:r>
    </w:p>
    <w:p w14:paraId="101C41EE" w14:textId="0FAEBAA1"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2719F219"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9696A1F" w14:textId="77777777" w:rsidR="005B646C" w:rsidRDefault="005B646C" w:rsidP="005B646C">
      <w:pPr>
        <w:rPr>
          <w:i/>
          <w:iCs/>
          <w:u w:val="single"/>
        </w:rPr>
      </w:pPr>
    </w:p>
    <w:p w14:paraId="4C18F436" w14:textId="4ABD0AA2" w:rsidR="005B646C" w:rsidRDefault="005B646C" w:rsidP="005B646C">
      <w:r w:rsidRPr="00D12592">
        <w:t xml:space="preserve">Where </w:t>
      </w:r>
      <m:oMath>
        <m:r>
          <w:rPr>
            <w:rFonts w:ascii="Cambria Math" w:hAnsi="Cambria Math"/>
          </w:rPr>
          <m:t>C</m:t>
        </m:r>
      </m:oMath>
      <w:r w:rsidRPr="00D12592">
        <w:t xml:space="preserve"> is the error correction rate and </w:t>
      </w:r>
      <m:oMath>
        <m:r>
          <w:rPr>
            <w:rFonts w:ascii="Cambria Math" w:hAnsi="Cambria Math"/>
          </w:rPr>
          <m:t>A</m:t>
        </m:r>
      </m:oMath>
      <w:r w:rsidRPr="00D12592">
        <w:t xml:space="preserve"> is the strategic retention </w:t>
      </w:r>
      <w:proofErr w:type="gramStart"/>
      <w:r w:rsidRPr="00D12592">
        <w:t>rate.</w:t>
      </w:r>
      <w:proofErr w:type="gramEnd"/>
      <w:r w:rsidRPr="00D12592">
        <w:t xml:space="preserve"> </w:t>
      </w:r>
      <w:r>
        <w:t>During the Washout phase, when there is no strategy, motor output is driven only by the use-dependent process. The use-dependent process (</w:t>
      </w:r>
      <m:oMath>
        <m:r>
          <w:rPr>
            <w:rFonts w:ascii="Cambria Math" w:hAnsi="Cambria Math"/>
          </w:rPr>
          <m:t>w</m:t>
        </m:r>
      </m:oMath>
      <w:r>
        <w:t xml:space="preserve">) </w:t>
      </w:r>
      <w:r w:rsidR="00D061A8">
        <w:t>becomes biased towards</w:t>
      </w:r>
      <w:r>
        <w:t xml:space="preserve"> the current motor output (</w:t>
      </w:r>
      <m:oMath>
        <m:r>
          <w:rPr>
            <w:rFonts w:ascii="Cambria Math" w:hAnsi="Cambria Math"/>
          </w:rPr>
          <m:t>x</m:t>
        </m:r>
      </m:oMath>
      <w:r>
        <w:t>)</w:t>
      </w:r>
      <w:r w:rsidR="00D061A8">
        <w:t xml:space="preserve">, while </w:t>
      </w:r>
      <w:r>
        <w:t>retain</w:t>
      </w:r>
      <w:r w:rsidR="00D061A8">
        <w:t>ing</w:t>
      </w:r>
      <w:r>
        <w:t xml:space="preserve"> a proportion of the current use-dependent process: </w:t>
      </w:r>
    </w:p>
    <w:p w14:paraId="745DAA5C" w14:textId="77777777" w:rsidR="005B646C" w:rsidRDefault="005B646C" w:rsidP="005B646C"/>
    <w:p w14:paraId="485D7718" w14:textId="090BE7AB" w:rsidR="005B646C" w:rsidRPr="001579D6" w:rsidRDefault="009605C4"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87CA41E" w14:textId="20B0DE0E" w:rsidR="00507F44" w:rsidRDefault="00507F44" w:rsidP="005B646C">
      <w:pPr>
        <w:rPr>
          <w:rFonts w:eastAsiaTheme="minorEastAsia"/>
        </w:rPr>
      </w:pPr>
    </w:p>
    <w:p w14:paraId="3C4379AE" w14:textId="4D0186FB" w:rsidR="00507F44" w:rsidRDefault="00507F44" w:rsidP="005B646C">
      <w:pPr>
        <w:rPr>
          <w:rFonts w:eastAsiaTheme="minorEastAsia"/>
        </w:rPr>
      </w:pPr>
      <w:r>
        <w:rPr>
          <w:rFonts w:eastAsiaTheme="minorEastAsia"/>
        </w:rPr>
        <w:t>Where,</w:t>
      </w:r>
    </w:p>
    <w:p w14:paraId="44AEAE4F" w14:textId="07C1FFBD"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E&lt;1</m:t>
          </m:r>
        </m:oMath>
      </m:oMathPara>
    </w:p>
    <w:p w14:paraId="7C61D753"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C</m:t>
          </m:r>
        </m:oMath>
      </m:oMathPara>
    </w:p>
    <w:p w14:paraId="508E880F" w14:textId="77777777" w:rsidR="005B646C" w:rsidRDefault="005B646C" w:rsidP="005B646C"/>
    <w:p w14:paraId="26D7DF4E" w14:textId="1D8C53C7" w:rsidR="005B646C" w:rsidRDefault="005B646C" w:rsidP="005B646C">
      <w:r>
        <w:t xml:space="preserve">Where </w:t>
      </w:r>
      <m:oMath>
        <m:r>
          <w:rPr>
            <w:rFonts w:ascii="Cambria Math" w:hAnsi="Cambria Math"/>
          </w:rPr>
          <m:t>E</m:t>
        </m:r>
      </m:oMath>
      <w:r>
        <w:t xml:space="preserve"> is the use dependent retention rate and </w:t>
      </w:r>
      <m:oMath>
        <m:r>
          <w:rPr>
            <w:rFonts w:ascii="Cambria Math" w:hAnsi="Cambria Math"/>
          </w:rPr>
          <m:t>F</m:t>
        </m:r>
      </m:oMath>
      <w:r>
        <w:t xml:space="preserve"> is the use-dependent learning </w:t>
      </w:r>
      <w:proofErr w:type="gramStart"/>
      <w:r>
        <w:t>rate.</w:t>
      </w:r>
      <w:proofErr w:type="gramEnd"/>
      <w:r>
        <w:t xml:space="preserve"> </w:t>
      </w:r>
      <w:r w:rsidR="00D061A8">
        <w:t>W</w:t>
      </w:r>
      <w:r>
        <w:t xml:space="preserve">e assume the use-dependent process learns </w:t>
      </w:r>
      <w:r w:rsidR="00D061A8">
        <w:t>much</w:t>
      </w:r>
      <w:r>
        <w:t xml:space="preserve"> slow</w:t>
      </w:r>
      <w:r w:rsidR="00D061A8">
        <w:t>er</w:t>
      </w:r>
      <w:r>
        <w:t xml:space="preserve"> than a strategic process </w:t>
      </w:r>
      <w:r w:rsidR="00D061A8">
        <w:t xml:space="preserve">and thus constrain </w:t>
      </w:r>
      <m:oMath>
        <m:r>
          <w:rPr>
            <w:rFonts w:ascii="Cambria Math" w:hAnsi="Cambria Math"/>
          </w:rPr>
          <m:t>F</m:t>
        </m:r>
      </m:oMath>
      <w:r>
        <w:rPr>
          <w:rFonts w:eastAsiaTheme="minorEastAsia"/>
        </w:rPr>
        <w:t xml:space="preserve"> to be</w:t>
      </w:r>
      <w:r w:rsidR="00D061A8">
        <w:rPr>
          <w:rFonts w:eastAsiaTheme="minorEastAsia"/>
        </w:rPr>
        <w:t xml:space="preserve"> at least</w:t>
      </w:r>
      <w:r>
        <w:rPr>
          <w:rFonts w:eastAsiaTheme="minorEastAsia"/>
        </w:rPr>
        <w:t xml:space="preserve"> 5</w:t>
      </w:r>
      <w:r w:rsidR="00D061A8">
        <w:rPr>
          <w:rFonts w:eastAsiaTheme="minorEastAsia"/>
        </w:rPr>
        <w:t xml:space="preserve"> times</w:t>
      </w:r>
      <w:r>
        <w:rPr>
          <w:rFonts w:eastAsiaTheme="minorEastAsia"/>
        </w:rPr>
        <w:t xml:space="preserve"> less than </w:t>
      </w:r>
      <m:oMath>
        <m:r>
          <w:rPr>
            <w:rFonts w:ascii="Cambria Math" w:hAnsi="Cambria Math"/>
          </w:rPr>
          <m:t>C</m:t>
        </m:r>
      </m:oMath>
      <w:r>
        <w:rPr>
          <w:rFonts w:eastAsiaTheme="minorEastAsia"/>
        </w:rPr>
        <w:t>.</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4D0EF3E2" w:rsidR="00414CFC" w:rsidRDefault="00C506EF" w:rsidP="00414CFC">
      <w:r>
        <w:t xml:space="preserve">The Adaptive </w:t>
      </w:r>
      <w:r w:rsidR="005C0A9A">
        <w:t xml:space="preserve">Bayesian model </w:t>
      </w:r>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3F4FF031" w:rsidR="00591F30" w:rsidRDefault="004B6DF6" w:rsidP="00591F30">
      <w:r>
        <w:t>In the context of the current study, t</w:t>
      </w:r>
      <w:r w:rsidR="00591F30">
        <w:t xml:space="preserve">his model combines the prior expectation of the </w:t>
      </w:r>
      <w:r w:rsidR="0028136C">
        <w:t xml:space="preserve">SAI </w:t>
      </w:r>
      <w:r w:rsidR="00591F30">
        <w:t xml:space="preserve">target with the current </w:t>
      </w:r>
      <w:r w:rsidR="00880873">
        <w:t xml:space="preserve">sensory estimate of </w:t>
      </w:r>
      <w:r w:rsidR="00591F30">
        <w:t xml:space="preserve">target position to </w:t>
      </w:r>
      <w:r w:rsidR="00FB3858">
        <w:t xml:space="preserve">compute </w:t>
      </w:r>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r w:rsidR="00FB3858">
        <w:rPr>
          <w:rFonts w:eastAsiaTheme="minorEastAsia"/>
        </w:rPr>
        <w:t xml:space="preserve"> of target location</w:t>
      </w:r>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0F3DE48C" w:rsidR="00591F30" w:rsidRPr="0004441C" w:rsidRDefault="009605C4" w:rsidP="00591F30">
      <m:oMath>
        <m:sSub>
          <m:sSubPr>
            <m:ctrlPr>
              <w:rPr>
                <w:rFonts w:ascii="Cambria Math" w:hAnsi="Cambria Math"/>
                <w:i/>
              </w:rPr>
            </m:ctrlPr>
          </m:sSubPr>
          <m:e>
            <m:r>
              <w:rPr>
                <w:rFonts w:ascii="Cambria Math" w:hAnsi="Cambria Math"/>
              </w:rPr>
              <m:t>θ</m:t>
            </m:r>
          </m:e>
          <m:sub>
            <m:r>
              <w:rPr>
                <w:rFonts w:ascii="Cambria Math" w:hAnsi="Cambria Math"/>
              </w:rPr>
              <m:t xml:space="preserve">MAP </m:t>
            </m:r>
            <m:r>
              <w:rPr>
                <w:rFonts w:ascii="Cambria Math" w:hAnsi="Cambria Math"/>
              </w:rPr>
              <m:t>(</m:t>
            </m:r>
            <m:r>
              <w:rPr>
                <w:rFonts w:ascii="Cambria Math" w:hAnsi="Cambria Math"/>
              </w:rPr>
              <m:t>n+1</m:t>
            </m:r>
            <m:r>
              <w:rPr>
                <w:rFonts w:ascii="Cambria Math" w:hAnsi="Cambria Math"/>
              </w:rPr>
              <m:t>)</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48991128"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w:t>
      </w:r>
      <w:r w:rsidR="006B3297">
        <w:t>,</w:t>
      </w:r>
      <w:r w:rsidR="00591F30">
        <w:t xml:space="preserve"> </w:t>
      </w:r>
      <m:oMath>
        <m:r>
          <w:rPr>
            <w:rFonts w:ascii="Cambria Math" w:hAnsi="Cambria Math"/>
          </w:rPr>
          <m:t>θ</m:t>
        </m:r>
      </m:oMath>
      <w:r w:rsidR="006B3297">
        <w:rPr>
          <w:rFonts w:eastAsiaTheme="minorEastAsia"/>
        </w:rPr>
        <w:t xml:space="preserve">, </w:t>
      </w:r>
      <w:r w:rsidR="00591F30">
        <w:t xml:space="preserve">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r w:rsidR="00FB3858" w:rsidRPr="00D70C81">
        <w:rPr>
          <w:i/>
        </w:rPr>
        <w:t>N</w:t>
      </w:r>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r w:rsidR="00591F30">
        <w:t>:</w:t>
      </w:r>
    </w:p>
    <w:p w14:paraId="6736235A" w14:textId="77777777" w:rsidR="00591F30" w:rsidRDefault="00591F30" w:rsidP="00591F30"/>
    <w:p w14:paraId="22F70F7C" w14:textId="39DFDD7B" w:rsidR="00591F30" w:rsidRDefault="009605C4"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454F7621" w:rsidR="00591F30" w:rsidRDefault="00172C5B" w:rsidP="00591F30">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34" w:name="_Hlk37794084"/>
            <m:r>
              <w:rPr>
                <w:rFonts w:ascii="Cambria Math" w:hAnsi="Cambria Math"/>
              </w:rPr>
              <m:t>β</m:t>
            </m:r>
            <w:bookmarkEnd w:id="34"/>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4A4D404" w14:textId="77777777" w:rsidR="00507F44" w:rsidRDefault="00507F44" w:rsidP="00591F30">
      <w:pPr>
        <w:rPr>
          <w:rFonts w:eastAsiaTheme="minorEastAsia"/>
        </w:rPr>
      </w:pPr>
    </w:p>
    <w:p w14:paraId="2D88B194" w14:textId="30EEC168" w:rsidR="00507F44" w:rsidRDefault="00507F44" w:rsidP="00591F30">
      <w:pPr>
        <w:rPr>
          <w:rFonts w:eastAsiaTheme="minorEastAsia"/>
        </w:rPr>
      </w:pPr>
      <w:r>
        <w:rPr>
          <w:rFonts w:eastAsiaTheme="minorEastAsia"/>
        </w:rPr>
        <w:t>Where,</w:t>
      </w:r>
    </w:p>
    <w:p w14:paraId="4A53167A" w14:textId="026666F7" w:rsidR="00EF45BD" w:rsidRPr="00EF45BD" w:rsidRDefault="00EF45BD" w:rsidP="00591F30">
      <w:pPr>
        <w:rPr>
          <w:rFonts w:eastAsiaTheme="minorEastAsia"/>
        </w:rPr>
      </w:pPr>
      <m:oMathPara>
        <m:oMathParaPr>
          <m:jc m:val="left"/>
        </m:oMathParaPr>
        <m:oMath>
          <m:r>
            <w:rPr>
              <w:rFonts w:ascii="Cambria Math" w:hAnsi="Cambria Math"/>
            </w:rPr>
            <m:t>0&lt;β&lt;1</m:t>
          </m:r>
        </m:oMath>
      </m:oMathPara>
    </w:p>
    <w:p w14:paraId="4FF25868" w14:textId="082EDBD6" w:rsidR="00EF45BD" w:rsidRPr="00F76635" w:rsidRDefault="00EF45BD" w:rsidP="00591F30">
      <w:pPr>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591F30"/>
    <w:p w14:paraId="769E1CB2" w14:textId="69D5914D" w:rsidR="00FC4149" w:rsidRDefault="00591F30" w:rsidP="00DE6FD2">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A24826">
        <w:t xml:space="preserve">Therefore, the Adaptive Bayesian model has two free parameters and the Strategy plus UDP model has four free parameters. </w:t>
      </w:r>
    </w:p>
    <w:p w14:paraId="449BA518" w14:textId="15FF1009" w:rsidR="00E84A95" w:rsidRDefault="00E84A95" w:rsidP="00DE6FD2"/>
    <w:p w14:paraId="35BCAC6A" w14:textId="10F3A38B" w:rsidR="00D061A8" w:rsidRPr="008D7F9E" w:rsidRDefault="00D061A8" w:rsidP="00D061A8">
      <w:pPr>
        <w:rPr>
          <w:u w:val="single"/>
        </w:rPr>
      </w:pPr>
      <w:bookmarkStart w:id="35" w:name="_Hlk41035246"/>
      <w:r>
        <w:t xml:space="preserve">These two models provide distinct interpretations of how use-dependent biases evolve and the specific constraints acting on them. The Strategy plus UDP model assumes separate, yet parallel, implicit (UDP) and explicit (Strategy) learning mechanisms. In this model, use-dependent learning is persistently active, but evolves slowly in response to the direction of the walking asymmetry. In contrast, the Adaptive Bayesian model does not invoke separate implicit and explicit learning processes, but frames the problem of changing an agent’s behavior in response to visual targets as one of Bayesian estimation </w:t>
      </w:r>
      <w:r>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fldChar w:fldCharType="separate"/>
      </w:r>
      <w:r w:rsidR="006B3297" w:rsidRPr="006B3297">
        <w:rPr>
          <w:szCs w:val="24"/>
        </w:rPr>
        <w:t xml:space="preserve">(Ernst and Banks, 2002; </w:t>
      </w:r>
      <w:proofErr w:type="spellStart"/>
      <w:r w:rsidR="006B3297" w:rsidRPr="006B3297">
        <w:rPr>
          <w:szCs w:val="24"/>
        </w:rPr>
        <w:t>Körding</w:t>
      </w:r>
      <w:proofErr w:type="spellEnd"/>
      <w:r w:rsidR="006B3297" w:rsidRPr="006B3297">
        <w:rPr>
          <w:szCs w:val="24"/>
        </w:rPr>
        <w:t xml:space="preserve">, 2007; </w:t>
      </w:r>
      <w:proofErr w:type="spellStart"/>
      <w:r w:rsidR="006B3297" w:rsidRPr="006B3297">
        <w:rPr>
          <w:szCs w:val="24"/>
        </w:rPr>
        <w:t>Verstynen</w:t>
      </w:r>
      <w:proofErr w:type="spellEnd"/>
      <w:r w:rsidR="006B3297" w:rsidRPr="006B3297">
        <w:rPr>
          <w:szCs w:val="24"/>
        </w:rPr>
        <w:t xml:space="preserve"> and </w:t>
      </w:r>
      <w:proofErr w:type="spellStart"/>
      <w:r w:rsidR="006B3297" w:rsidRPr="006B3297">
        <w:rPr>
          <w:szCs w:val="24"/>
        </w:rPr>
        <w:t>Sabes</w:t>
      </w:r>
      <w:proofErr w:type="spellEnd"/>
      <w:r w:rsidR="006B3297" w:rsidRPr="006B3297">
        <w:rPr>
          <w:szCs w:val="24"/>
        </w:rPr>
        <w:t xml:space="preserve">, 2011; Wei and </w:t>
      </w:r>
      <w:proofErr w:type="spellStart"/>
      <w:r w:rsidR="006B3297" w:rsidRPr="006B3297">
        <w:rPr>
          <w:szCs w:val="24"/>
        </w:rPr>
        <w:t>Körding</w:t>
      </w:r>
      <w:proofErr w:type="spellEnd"/>
      <w:r w:rsidR="006B3297" w:rsidRPr="006B3297">
        <w:rPr>
          <w:szCs w:val="24"/>
        </w:rPr>
        <w:t>, 2009)</w:t>
      </w:r>
      <w:r>
        <w:fldChar w:fldCharType="end"/>
      </w:r>
      <w:r>
        <w:t xml:space="preserve">. The MAP estimate may certainly result from contributions of implicit and explicit mechanisms, but the model does not distinguish between the two.  </w:t>
      </w:r>
    </w:p>
    <w:bookmarkEnd w:id="35"/>
    <w:p w14:paraId="5A5B69D2" w14:textId="77777777" w:rsidR="00D12592" w:rsidRDefault="00D12592" w:rsidP="00DE6FD2">
      <w:pPr>
        <w:rPr>
          <w:i/>
          <w:iCs/>
          <w:u w:val="single"/>
        </w:rPr>
      </w:pPr>
    </w:p>
    <w:p w14:paraId="1D4C1E57" w14:textId="4954EED6" w:rsidR="00DE6FD2" w:rsidRDefault="00DE6FD2" w:rsidP="00DE6FD2">
      <w:pPr>
        <w:rPr>
          <w:i/>
          <w:iCs/>
          <w:u w:val="single"/>
        </w:rPr>
      </w:pPr>
      <w:r>
        <w:rPr>
          <w:i/>
          <w:iCs/>
          <w:u w:val="single"/>
        </w:rPr>
        <w:t>Model Comparison:</w:t>
      </w:r>
    </w:p>
    <w:p w14:paraId="3BD89705" w14:textId="005DD961" w:rsidR="004B0AE4" w:rsidRDefault="00853000">
      <w:r>
        <w:t>T</w:t>
      </w:r>
      <w:r w:rsidR="00EA3CB8">
        <w:t>o determine</w:t>
      </w:r>
      <w:r w:rsidR="00E84A95">
        <w:t xml:space="preserve"> </w:t>
      </w:r>
      <w:r w:rsidR="000E5D70">
        <w:t>whether</w:t>
      </w:r>
      <w:r w:rsidR="00EA3CB8">
        <w:t xml:space="preserve"> the models are distinguishable and</w:t>
      </w:r>
      <w:r w:rsidR="00E84A95">
        <w:t xml:space="preserve"> the best method of objective comparison,</w:t>
      </w:r>
      <w:r w:rsidR="00EA3CB8">
        <w:t xml:space="preserve"> </w:t>
      </w:r>
      <w:r>
        <w:t>w</w:t>
      </w:r>
      <w:r w:rsidR="00EA3CB8">
        <w:t xml:space="preserve">e performed </w:t>
      </w:r>
      <w:r w:rsidR="008A098F">
        <w:t>model recovery analysis</w:t>
      </w:r>
      <w:r w:rsidR="00647E38">
        <w:t xml:space="preserve"> </w:t>
      </w:r>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r>
        <w:t xml:space="preserve">. </w:t>
      </w:r>
      <w:r w:rsidR="00647E38">
        <w:t xml:space="preserve">By </w:t>
      </w:r>
      <w:r w:rsidR="000E5D70">
        <w:t xml:space="preserve">sequentially </w:t>
      </w:r>
      <w:r w:rsidR="00647E38">
        <w:t>simulating data from each model</w:t>
      </w:r>
      <w:r w:rsidR="000E5D70">
        <w:t xml:space="preserve"> and then</w:t>
      </w:r>
      <w:r w:rsidR="00647E38">
        <w:t xml:space="preserve"> comparing model fits </w:t>
      </w:r>
      <w:r w:rsidR="000E5D70">
        <w:t>the</w:t>
      </w:r>
      <w:r w:rsidR="00647E38">
        <w:t xml:space="preserve"> simulated data, we</w:t>
      </w:r>
      <w:r w:rsidR="000E5D70">
        <w:t xml:space="preserve"> show in </w:t>
      </w:r>
      <w:ins w:id="36" w:author="Jonathan Wood" w:date="2020-05-22T11:26:00Z">
        <w:r w:rsidR="00791B3D">
          <w:t>the confusion matrices (</w:t>
        </w:r>
      </w:ins>
      <w:r w:rsidR="000E5D70">
        <w:t xml:space="preserve">Figure </w:t>
      </w:r>
      <w:ins w:id="37" w:author="Jonathan Wood" w:date="2020-05-25T08:13:00Z">
        <w:r w:rsidR="00787A66">
          <w:t>2</w:t>
        </w:r>
      </w:ins>
      <w:del w:id="38" w:author="Jonathan Wood" w:date="2020-05-25T08:13:00Z">
        <w:r w:rsidR="000E5D70" w:rsidDel="00787A66">
          <w:delText>3</w:delText>
        </w:r>
      </w:del>
      <w:ins w:id="39" w:author="Jonathan Wood" w:date="2020-05-22T11:26:00Z">
        <w:r w:rsidR="00791B3D">
          <w:t>)</w:t>
        </w:r>
      </w:ins>
      <w:r w:rsidR="000E5D70">
        <w:t xml:space="preserve"> </w:t>
      </w:r>
      <w:r w:rsidR="00647E38">
        <w:t xml:space="preserve">that the models are distinguishable under </w:t>
      </w:r>
      <w:r w:rsidR="000E5D70">
        <w:t xml:space="preserve">these </w:t>
      </w:r>
      <w:r w:rsidR="00647E38">
        <w:t>ideal circumstances.</w:t>
      </w:r>
      <w:r w:rsidR="000E5D70">
        <w:t xml:space="preserve"> </w:t>
      </w:r>
      <w:ins w:id="40" w:author="Jonathan Wood" w:date="2020-05-22T11:26:00Z">
        <w:r w:rsidR="00791B3D">
          <w:t xml:space="preserve">A confusion matrix provides values for the probability that </w:t>
        </w:r>
      </w:ins>
      <w:ins w:id="41" w:author="Jonathan Wood" w:date="2020-05-22T11:27:00Z">
        <w:r w:rsidR="00791B3D">
          <w:t xml:space="preserve">a randomly generated, simulated model </w:t>
        </w:r>
      </w:ins>
      <w:ins w:id="42" w:author="Jonathan Wood" w:date="2020-05-22T11:30:00Z">
        <w:r w:rsidR="00791B3D">
          <w:t xml:space="preserve">demonstrates better fit statistics when fit by itself or </w:t>
        </w:r>
      </w:ins>
      <w:ins w:id="43" w:author="Jonathan Wood" w:date="2020-05-22T11:31:00Z">
        <w:r w:rsidR="00791B3D">
          <w:t>other models.</w:t>
        </w:r>
      </w:ins>
      <w:ins w:id="44" w:author="Jonathan Wood" w:date="2020-05-22T11:28:00Z">
        <w:r w:rsidR="00791B3D">
          <w:t xml:space="preserve"> </w:t>
        </w:r>
      </w:ins>
      <w:ins w:id="45" w:author="Jonathan Wood" w:date="2020-05-22T11:23:00Z">
        <w:r w:rsidR="000E5D70">
          <w:t>Ideally, the model that simulated the data will demonstra</w:t>
        </w:r>
      </w:ins>
      <w:ins w:id="46" w:author="Jonathan Wood" w:date="2020-05-22T11:24:00Z">
        <w:r w:rsidR="000E5D70">
          <w:t>te a better fit than the other model. This will result in</w:t>
        </w:r>
      </w:ins>
      <w:ins w:id="47" w:author="Jonathan Wood" w:date="2020-05-22T11:25:00Z">
        <w:r w:rsidR="00791B3D">
          <w:t xml:space="preserve"> values closer to 1 on the diagonals of the confusion matrix</w:t>
        </w:r>
      </w:ins>
      <w:ins w:id="48" w:author="Jonathan Wood" w:date="2020-05-22T11:31:00Z">
        <w:r w:rsidR="00791B3D">
          <w:t xml:space="preserve"> (brighter colors) and values closer to 0 off</w:t>
        </w:r>
      </w:ins>
      <w:ins w:id="49" w:author="Jonathan Wood" w:date="2020-05-22T11:32:00Z">
        <w:r w:rsidR="00791B3D">
          <w:t>-</w:t>
        </w:r>
      </w:ins>
      <w:ins w:id="50" w:author="Jonathan Wood" w:date="2020-05-22T11:31:00Z">
        <w:r w:rsidR="00791B3D">
          <w:t>diagonals (duller colors)</w:t>
        </w:r>
      </w:ins>
      <w:ins w:id="51" w:author="Jonathan Wood" w:date="2020-05-22T11:25:00Z">
        <w:r w:rsidR="00791B3D">
          <w:t>.</w:t>
        </w:r>
      </w:ins>
      <w:r w:rsidR="00647E38">
        <w:t xml:space="preserve"> </w:t>
      </w:r>
      <w:r w:rsidR="00181A41">
        <w:t xml:space="preserve">We fit the simulated data </w:t>
      </w:r>
      <w:r w:rsidR="004D6E15">
        <w:t xml:space="preserve">from each model </w:t>
      </w:r>
      <w:r>
        <w:t xml:space="preserve">using MATLAB’s </w:t>
      </w:r>
      <w:proofErr w:type="spellStart"/>
      <w:r>
        <w:t>fmincon</w:t>
      </w:r>
      <w:proofErr w:type="spellEnd"/>
      <w:r>
        <w:t xml:space="preserve"> function and </w:t>
      </w:r>
      <w:r w:rsidR="0060323D">
        <w:t xml:space="preserve">found that comparison using </w:t>
      </w:r>
      <w:r>
        <w:t>Akaike Information Criterion (AIC)</w:t>
      </w:r>
      <w:r w:rsidR="0060323D">
        <w:t xml:space="preserve"> distinguishes between the models better than Bayesian Information Criterion (BIC)</w:t>
      </w:r>
      <w:r w:rsidR="00181A41">
        <w:t xml:space="preserve">. </w:t>
      </w:r>
    </w:p>
    <w:p w14:paraId="5E147C18" w14:textId="5CD8087A" w:rsidR="004D6E15" w:rsidRDefault="004D6E15"/>
    <w:p w14:paraId="5D49BEFC" w14:textId="7164BA34" w:rsidR="00284743" w:rsidRDefault="00181A41" w:rsidP="000B101F">
      <w:pPr>
        <w:tabs>
          <w:tab w:val="left" w:pos="3510"/>
        </w:tabs>
      </w:pPr>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ins w:id="52" w:author="Jonathan Wood" w:date="2020-05-25T08:18:00Z">
        <w:r w:rsidR="00787A66">
          <w:t>, treating all three conditions as one experiment</w:t>
        </w:r>
      </w:ins>
      <w:ins w:id="53" w:author="Jonathan Wood" w:date="2020-05-25T08:19:00Z">
        <w:r w:rsidR="00787A66">
          <w:t xml:space="preserve"> </w:t>
        </w:r>
        <w:r w:rsidR="00787A66">
          <w:t>using the same fitting procedure as above</w:t>
        </w:r>
      </w:ins>
      <w:ins w:id="54" w:author="Jonathan Wood" w:date="2020-05-25T08:18:00Z">
        <w:r w:rsidR="00787A66">
          <w:t xml:space="preserve">. </w:t>
        </w:r>
      </w:ins>
      <w:del w:id="55" w:author="Jonathan Wood" w:date="2020-05-25T08:18:00Z">
        <w:r w:rsidR="0053792A" w:rsidDel="00787A66">
          <w:delText xml:space="preserve"> </w:delText>
        </w:r>
        <w:r w:rsidR="00C125D4" w:rsidDel="00787A66">
          <w:delText xml:space="preserve">for each condition </w:delText>
        </w:r>
      </w:del>
      <w:ins w:id="56" w:author="Jonathan Wood" w:date="2020-05-25T08:18:00Z">
        <w:r w:rsidR="00787A66">
          <w:t xml:space="preserve">This will allow us </w:t>
        </w:r>
      </w:ins>
      <w:r w:rsidR="00C125D4">
        <w:t xml:space="preserve">to obtain </w:t>
      </w:r>
      <w:ins w:id="57" w:author="Jonathan Wood" w:date="2020-05-25T08:18:00Z">
        <w:r w:rsidR="00787A66">
          <w:t xml:space="preserve">one set of </w:t>
        </w:r>
      </w:ins>
      <w:r w:rsidR="00C125D4">
        <w:t>parameter values</w:t>
      </w:r>
      <w:ins w:id="58" w:author="Jonathan Wood" w:date="2020-05-25T08:18:00Z">
        <w:r w:rsidR="00787A66">
          <w:t xml:space="preserve"> for each </w:t>
        </w:r>
      </w:ins>
      <w:ins w:id="59" w:author="Jonathan Wood" w:date="2020-05-25T08:19:00Z">
        <w:r w:rsidR="00B94F95">
          <w:t xml:space="preserve">model for each </w:t>
        </w:r>
      </w:ins>
      <w:ins w:id="60" w:author="Jonathan Wood" w:date="2020-05-25T08:18:00Z">
        <w:r w:rsidR="00787A66">
          <w:t xml:space="preserve">individual </w:t>
        </w:r>
      </w:ins>
      <w:ins w:id="61" w:author="Jonathan Wood" w:date="2020-05-25T08:19:00Z">
        <w:r w:rsidR="00B94F95">
          <w:t>participant</w:t>
        </w:r>
        <w:r w:rsidR="00787A66">
          <w:t>.</w:t>
        </w:r>
      </w:ins>
      <w:r w:rsidR="0053792A">
        <w:t xml:space="preserve"> </w:t>
      </w:r>
      <w:del w:id="62" w:author="Jonathan Wood" w:date="2020-05-25T08:19:00Z">
        <w:r w:rsidR="0053792A" w:rsidDel="00787A66">
          <w:delText xml:space="preserve">using </w:delText>
        </w:r>
        <w:r w:rsidDel="00787A66">
          <w:delText>the</w:delText>
        </w:r>
        <w:r w:rsidR="00853000" w:rsidDel="00787A66">
          <w:delText xml:space="preserve"> same</w:delText>
        </w:r>
        <w:r w:rsidDel="00787A66">
          <w:delText xml:space="preserve"> fitting </w:delText>
        </w:r>
        <w:r w:rsidR="00853000" w:rsidDel="00787A66">
          <w:delText xml:space="preserve">procedure </w:delText>
        </w:r>
        <w:r w:rsidDel="00787A66">
          <w:delText>as above</w:delText>
        </w:r>
        <w:r w:rsidR="0053792A" w:rsidDel="00787A66">
          <w:delText>.</w:delText>
        </w:r>
      </w:del>
      <w:r w:rsidR="0053792A">
        <w:t xml:space="preserve"> </w:t>
      </w:r>
      <w:ins w:id="63" w:author="Jonathan Wood" w:date="2020-05-22T11:34:00Z">
        <w:r w:rsidR="00791B3D">
          <w:t>Next, w</w:t>
        </w:r>
      </w:ins>
      <w:del w:id="64" w:author="Jonathan Wood" w:date="2020-05-22T11:34:00Z">
        <w:r w:rsidR="003C6660" w:rsidDel="00791B3D">
          <w:delText>W</w:delText>
        </w:r>
      </w:del>
      <w:r w:rsidR="003C6660">
        <w:t xml:space="preserve">e will </w:t>
      </w:r>
      <w:del w:id="65" w:author="Jonathan Wood" w:date="2020-05-22T11:34:00Z">
        <w:r w:rsidR="003C6660" w:rsidDel="00791B3D">
          <w:delText xml:space="preserve">further </w:delText>
        </w:r>
      </w:del>
      <w:r w:rsidR="003C6660">
        <w:t>simulate each model with the fitted parameters as a posterior predictive check</w:t>
      </w:r>
      <w:ins w:id="66" w:author="Jonathan Wood" w:date="2020-05-22T11:34:00Z">
        <w:r w:rsidR="00791B3D">
          <w:t xml:space="preserve">. </w:t>
        </w:r>
      </w:ins>
      <w:ins w:id="67" w:author="Jonathan Wood" w:date="2020-05-22T11:35:00Z">
        <w:r w:rsidR="00882248">
          <w:t xml:space="preserve">Simulating each model with the individual parameters </w:t>
        </w:r>
      </w:ins>
      <w:ins w:id="68" w:author="Jonathan Wood" w:date="2020-05-22T11:40:00Z">
        <w:r w:rsidR="00CC7B76">
          <w:t>for each condi</w:t>
        </w:r>
      </w:ins>
      <w:ins w:id="69" w:author="Jonathan Wood" w:date="2020-05-22T11:41:00Z">
        <w:r w:rsidR="00CC7B76">
          <w:t xml:space="preserve">tion of the experiment </w:t>
        </w:r>
      </w:ins>
      <w:ins w:id="70" w:author="Jonathan Wood" w:date="2020-05-22T11:35:00Z">
        <w:r w:rsidR="00882248">
          <w:t>should yield similar observations as the empirical data. Th</w:t>
        </w:r>
      </w:ins>
      <w:ins w:id="71" w:author="Jonathan Wood" w:date="2020-05-22T11:36:00Z">
        <w:r w:rsidR="00882248">
          <w:t xml:space="preserve">erefore, we will </w:t>
        </w:r>
      </w:ins>
      <w:del w:id="72" w:author="Jonathan Wood" w:date="2020-05-22T11:36:00Z">
        <w:r w:rsidR="003C6660" w:rsidDel="00882248">
          <w:delText xml:space="preserve"> then </w:delText>
        </w:r>
      </w:del>
      <w:r w:rsidR="003C6660">
        <w:t>analyze the</w:t>
      </w:r>
      <w:del w:id="73" w:author="Jonathan Wood" w:date="2020-05-22T11:36:00Z">
        <w:r w:rsidR="003C6660" w:rsidDel="00882248">
          <w:delText>se</w:delText>
        </w:r>
      </w:del>
      <w:ins w:id="74" w:author="Jonathan Wood" w:date="2020-05-22T11:36:00Z">
        <w:r w:rsidR="00882248">
          <w:t xml:space="preserve"> simulated data </w:t>
        </w:r>
      </w:ins>
      <w:del w:id="75" w:author="Jonathan Wood" w:date="2020-05-22T11:36:00Z">
        <w:r w:rsidR="003C6660" w:rsidDel="00882248">
          <w:delText xml:space="preserve"> simulations</w:delText>
        </w:r>
      </w:del>
      <w:r w:rsidR="003C6660">
        <w:t xml:space="preserve"> in the same way we will analyze the empirical data. </w:t>
      </w:r>
      <w:ins w:id="76" w:author="Jonathan Wood" w:date="2020-05-22T11:36:00Z">
        <w:r w:rsidR="00882248">
          <w:t>That is</w:t>
        </w:r>
      </w:ins>
      <w:ins w:id="77" w:author="Jonathan Wood" w:date="2020-05-22T11:39:00Z">
        <w:r w:rsidR="00CC7B76">
          <w:t>,</w:t>
        </w:r>
      </w:ins>
      <w:ins w:id="78" w:author="Jonathan Wood" w:date="2020-05-22T11:36:00Z">
        <w:r w:rsidR="00882248">
          <w:t xml:space="preserve"> we will statistically</w:t>
        </w:r>
      </w:ins>
      <w:ins w:id="79" w:author="Jonathan Wood" w:date="2020-05-22T11:39:00Z">
        <w:r w:rsidR="00CC7B76">
          <w:t xml:space="preserve"> analyze the </w:t>
        </w:r>
      </w:ins>
      <w:ins w:id="80" w:author="Jonathan Wood" w:date="2020-05-22T11:41:00Z">
        <w:r w:rsidR="00CC7B76">
          <w:t xml:space="preserve">aftereffects and washout rates of the simulated data for differences between the conditions. </w:t>
        </w:r>
      </w:ins>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t xml:space="preserve"> fits</w:t>
      </w:r>
      <w:r w:rsidR="00647E38">
        <w:t xml:space="preserve"> and compare</w:t>
      </w:r>
      <w:r w:rsidR="00EF6128">
        <w:t xml:space="preserve"> </w:t>
      </w:r>
      <w:del w:id="81" w:author="Jonathan Wood" w:date="2020-05-22T11:46:00Z">
        <w:r w:rsidR="00EF6128" w:rsidDel="000B101F">
          <w:delText xml:space="preserve">mean </w:delText>
        </w:r>
      </w:del>
      <w:ins w:id="82" w:author="Jonathan Wood" w:date="2020-05-22T11:46:00Z">
        <w:r w:rsidR="000B101F">
          <w:t xml:space="preserve">these </w:t>
        </w:r>
      </w:ins>
      <w:r w:rsidR="00EF6128">
        <w:t xml:space="preserve">AIC values </w:t>
      </w:r>
      <w:ins w:id="83" w:author="Jonathan Wood" w:date="2020-05-22T11:42:00Z">
        <w:r w:rsidR="00CC7B76">
          <w:t>between the two models</w:t>
        </w:r>
      </w:ins>
      <w:ins w:id="84" w:author="Jonathan Wood" w:date="2020-05-22T11:45:00Z">
        <w:r w:rsidR="000B101F">
          <w:t xml:space="preserve"> using a t-test</w:t>
        </w:r>
      </w:ins>
      <w:ins w:id="85" w:author="Jonathan Wood" w:date="2020-05-22T11:42:00Z">
        <w:r w:rsidR="00CC7B76">
          <w:t xml:space="preserve">. We will also compare the </w:t>
        </w:r>
      </w:ins>
      <w:del w:id="86" w:author="Jonathan Wood" w:date="2020-05-22T11:42:00Z">
        <w:r w:rsidR="00EF6128" w:rsidDel="00CC7B76">
          <w:delText xml:space="preserve">as well as the </w:delText>
        </w:r>
      </w:del>
      <w:r w:rsidR="00EF6128">
        <w:t>number of subjects best fit by each model</w:t>
      </w:r>
      <w:ins w:id="87" w:author="Jonathan Wood" w:date="2020-05-22T11:45:00Z">
        <w:r w:rsidR="000B101F">
          <w:t xml:space="preserve"> using</w:t>
        </w:r>
      </w:ins>
      <w:ins w:id="88" w:author="Jonathan Wood" w:date="2020-05-22T11:48:00Z">
        <w:r w:rsidR="000B101F">
          <w:t xml:space="preserve"> the chi-squared test of independence.</w:t>
        </w:r>
      </w:ins>
      <w:del w:id="89" w:author="Jonathan Wood" w:date="2020-05-22T11:48:00Z">
        <w:r w:rsidR="00EF6128" w:rsidDel="000B101F">
          <w:delText>.</w:delText>
        </w:r>
      </w:del>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40715021" w14:textId="77777777" w:rsidR="000B101F" w:rsidRDefault="000B101F" w:rsidP="000B101F">
      <w:r>
        <w:t xml:space="preserve">We simulated both models to demonstrate how each </w:t>
      </w:r>
      <w:proofErr w:type="gramStart"/>
      <w:r>
        <w:t>accounts</w:t>
      </w:r>
      <w:proofErr w:type="gramEnd"/>
      <w:r>
        <w:t xml:space="preserve"> for the variability of practiced target step lengths. For the Adaptive Bayesian model, the MAP estimate is sensitive to environmental consistency: T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plus UDP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332CA8"/>
    <w:p w14:paraId="6B4515F9" w14:textId="4CA33483" w:rsidR="000B101F" w:rsidRDefault="000B101F" w:rsidP="000B101F">
      <w:del w:id="90" w:author="Jonathan Wood" w:date="2020-05-25T08:32:00Z">
        <w:r w:rsidDel="00912883">
          <w:delText xml:space="preserve">After performing model recovery (Supplemental Figure 1), we </w:delText>
        </w:r>
      </w:del>
      <w:ins w:id="91" w:author="Jonathan Wood" w:date="2020-05-25T08:33:00Z">
        <w:r w:rsidR="00912883">
          <w:t xml:space="preserve">We </w:t>
        </w:r>
      </w:ins>
      <w:r>
        <w:t xml:space="preserve">obtained parameters for model simulation by fitting the models to </w:t>
      </w:r>
      <w:proofErr w:type="gramStart"/>
      <w:r>
        <w:t>each individual</w:t>
      </w:r>
      <w:proofErr w:type="gramEnd"/>
      <w:r>
        <w:t xml:space="preserve"> from a previously collected dataset</w:t>
      </w:r>
      <w:del w:id="92" w:author="Jonathan Wood" w:date="2020-05-25T08:33:00Z">
        <w:r w:rsidDel="00912883">
          <w:delText xml:space="preserve"> (Supplemental Figure 2)</w:delText>
        </w:r>
      </w:del>
      <w:r>
        <w:t xml:space="preserve">. We then simulated our proposed experiment 1000 </w:t>
      </w:r>
      <w:r w:rsidR="00F914B3">
        <w:t>times</w:t>
      </w:r>
      <w:r>
        <w:t xml:space="preserve"> using bootstrapped samples of the individual parameter fits. Figure </w:t>
      </w:r>
      <w:ins w:id="93" w:author="Jonathan Wood" w:date="2020-05-25T08:33:00Z">
        <w:r w:rsidR="00912883">
          <w:t>3</w:t>
        </w:r>
      </w:ins>
      <w:del w:id="94" w:author="Jonathan Wood" w:date="2020-05-25T08:33:00Z">
        <w:r w:rsidDel="00912883">
          <w:delText>4</w:delText>
        </w:r>
      </w:del>
      <w:r>
        <w:t xml:space="preserve"> details the simulated data from these parameters for each condition. The panels in Figure </w:t>
      </w:r>
      <w:ins w:id="95" w:author="Jonathan Wood" w:date="2020-05-25T08:34:00Z">
        <w:r w:rsidR="00912883">
          <w:t>3</w:t>
        </w:r>
      </w:ins>
      <w:del w:id="96" w:author="Jonathan Wood" w:date="2020-05-25T08:34:00Z">
        <w:r w:rsidDel="00912883">
          <w:delText>4</w:delText>
        </w:r>
      </w:del>
      <w:r>
        <w:t>A show each model simulation for the entire experiment. The models perform similarly during the Baseline and Learning phases,</w:t>
      </w:r>
      <w:ins w:id="97" w:author="Jonathan Wood" w:date="2020-05-25T08:33:00Z">
        <w:r w:rsidR="00912883">
          <w:t xml:space="preserve"> with</w:t>
        </w:r>
      </w:ins>
      <w:ins w:id="98" w:author="Jonathan Wood" w:date="2020-05-25T08:42:00Z">
        <w:r w:rsidR="00912883">
          <w:t xml:space="preserve"> </w:t>
        </w:r>
      </w:ins>
      <w:ins w:id="99" w:author="Jonathan Wood" w:date="2020-05-25T08:34:00Z">
        <w:r w:rsidR="00912883">
          <w:t xml:space="preserve">differences during the plateau of the </w:t>
        </w:r>
      </w:ins>
      <w:ins w:id="100" w:author="Jonathan Wood" w:date="2020-05-25T08:42:00Z">
        <w:r w:rsidR="00912883">
          <w:t>L</w:t>
        </w:r>
      </w:ins>
      <w:ins w:id="101" w:author="Jonathan Wood" w:date="2020-05-25T08:34:00Z">
        <w:r w:rsidR="00912883">
          <w:t>earning phase</w:t>
        </w:r>
      </w:ins>
      <w:ins w:id="102" w:author="Jonathan Wood" w:date="2020-05-25T08:42:00Z">
        <w:r w:rsidR="00912883">
          <w:t>s across conditions</w:t>
        </w:r>
      </w:ins>
      <w:ins w:id="103" w:author="Jonathan Wood" w:date="2020-05-25T08:34:00Z">
        <w:r w:rsidR="00912883">
          <w:t xml:space="preserve"> (Figure 3B). </w:t>
        </w:r>
      </w:ins>
      <w:del w:id="104" w:author="Jonathan Wood" w:date="2020-05-25T08:34:00Z">
        <w:r w:rsidDel="00912883">
          <w:delText xml:space="preserve"> but</w:delText>
        </w:r>
      </w:del>
      <w:ins w:id="105" w:author="Jonathan Wood" w:date="2020-05-25T08:34:00Z">
        <w:r w:rsidR="00912883">
          <w:t>However,</w:t>
        </w:r>
      </w:ins>
      <w:r>
        <w:t xml:space="preserve"> the primary difference between the models is during the Washout phase. </w:t>
      </w:r>
      <w:del w:id="106" w:author="Jonathan Wood" w:date="2020-05-25T08:35:00Z">
        <w:r w:rsidDel="00912883">
          <w:delText xml:space="preserve">Figure </w:delText>
        </w:r>
      </w:del>
      <w:del w:id="107" w:author="Jonathan Wood" w:date="2020-05-25T08:34:00Z">
        <w:r w:rsidDel="00912883">
          <w:delText>4B</w:delText>
        </w:r>
      </w:del>
      <w:del w:id="108" w:author="Jonathan Wood" w:date="2020-05-25T08:35:00Z">
        <w:r w:rsidDel="00912883">
          <w:delText xml:space="preserve"> depict</w:delText>
        </w:r>
        <w:r w:rsidR="00F914B3" w:rsidDel="00912883">
          <w:delText>s</w:delText>
        </w:r>
        <w:r w:rsidDel="00912883">
          <w:delText xml:space="preserve"> the simulated retention rates across the conditions for each model for the first 50 strides of Washout. The Adaptative Bayesian model predicts a faster washout as the conditions are less stable. The Strategy plus UDP model predicts a consistent washout rate across conditions. </w:delText>
        </w:r>
      </w:del>
    </w:p>
    <w:p w14:paraId="4FEDD7B9" w14:textId="7279B1DD" w:rsidR="000B101F" w:rsidRDefault="000B101F" w:rsidP="000B101F"/>
    <w:p w14:paraId="7BA68A8B" w14:textId="40798626" w:rsidR="000B101F" w:rsidRDefault="000B101F" w:rsidP="000B101F">
      <w:r>
        <w:t xml:space="preserve">We </w:t>
      </w:r>
      <w:del w:id="109" w:author="Jonathan Wood" w:date="2020-05-25T08:36:00Z">
        <w:r w:rsidDel="00912883">
          <w:delText xml:space="preserve">also </w:delText>
        </w:r>
      </w:del>
      <w:r>
        <w:t xml:space="preserve">compared use-dependent biases </w:t>
      </w:r>
      <w:ins w:id="110" w:author="Jonathan Wood" w:date="2020-05-25T08:36:00Z">
        <w:r w:rsidR="00912883">
          <w:t>during both the initial and early Washout phase (Figure 3C and D).</w:t>
        </w:r>
      </w:ins>
      <w:ins w:id="111" w:author="Jonathan Wood" w:date="2020-05-25T08:42:00Z">
        <w:r w:rsidR="00912883">
          <w:t xml:space="preserve"> Overall, </w:t>
        </w:r>
      </w:ins>
      <w:del w:id="112" w:author="Jonathan Wood" w:date="2020-05-25T08:36:00Z">
        <w:r w:rsidDel="00912883">
          <w:delText>by calculating difference scores between the 5</w:delText>
        </w:r>
        <w:r w:rsidR="00F914B3" w:rsidDel="00912883">
          <w:delText xml:space="preserve">% </w:delText>
        </w:r>
        <w:r w:rsidDel="00912883">
          <w:delText>σ and Uniform practice conditions relative to the Repeated condition (Figure 4</w:delText>
        </w:r>
        <w:r w:rsidR="00F914B3" w:rsidDel="00912883">
          <w:delText>C</w:delText>
        </w:r>
        <w:r w:rsidDel="00912883">
          <w:delText xml:space="preserve">). </w:delText>
        </w:r>
      </w:del>
      <w:del w:id="113" w:author="Jonathan Wood" w:date="2020-05-25T08:42:00Z">
        <w:r w:rsidDel="00912883">
          <w:delText>T</w:delText>
        </w:r>
      </w:del>
      <w:ins w:id="114" w:author="Jonathan Wood" w:date="2020-05-25T08:42:00Z">
        <w:r w:rsidR="00912883">
          <w:t>t</w:t>
        </w:r>
      </w:ins>
      <w:r>
        <w:t>he Strategy plus UDP model predicts</w:t>
      </w:r>
      <w:ins w:id="115" w:author="Jonathan Wood" w:date="2020-05-25T08:42:00Z">
        <w:r w:rsidR="00912883">
          <w:t xml:space="preserve"> </w:t>
        </w:r>
      </w:ins>
      <w:ins w:id="116" w:author="Jonathan Wood" w:date="2020-05-25T08:43:00Z">
        <w:r w:rsidR="00912883">
          <w:t xml:space="preserve">more consistent </w:t>
        </w:r>
        <w:r w:rsidR="00F66EA9">
          <w:t>aftereffects across conditions for both initial and early aftereffects. However, the Adaptive Bayesian model demonstrates consistently decreas</w:t>
        </w:r>
      </w:ins>
      <w:ins w:id="117" w:author="Jonathan Wood" w:date="2020-05-25T08:44:00Z">
        <w:r w:rsidR="00F66EA9">
          <w:t xml:space="preserve">ing </w:t>
        </w:r>
      </w:ins>
      <w:ins w:id="118" w:author="Jonathan Wood" w:date="2020-05-25T08:43:00Z">
        <w:r w:rsidR="00F66EA9">
          <w:t xml:space="preserve">aftereffects </w:t>
        </w:r>
      </w:ins>
      <w:ins w:id="119" w:author="Jonathan Wood" w:date="2020-05-25T08:44:00Z">
        <w:r w:rsidR="00F66EA9">
          <w:t xml:space="preserve">when the conditions become less stable during the Learning phase. </w:t>
        </w:r>
      </w:ins>
      <w:ins w:id="120" w:author="Jonathan Wood" w:date="2020-05-25T08:48:00Z">
        <w:r w:rsidR="00F66EA9">
          <w:t xml:space="preserve">We also analyzed the washout rates for each model. </w:t>
        </w:r>
      </w:ins>
      <w:del w:id="121" w:author="Jonathan Wood" w:date="2020-05-25T08:48:00Z">
        <w:r w:rsidDel="00F66EA9">
          <w:delText xml:space="preserve"> little change in aftereffects across conditions. However, the Adaptive Bayesian model predicts aftereffects which stray further from the reference condition indicating a decline in aftereffects compared to the Repeated condition. </w:delText>
        </w:r>
      </w:del>
      <w:ins w:id="122" w:author="Jonathan Wood" w:date="2020-05-25T08:35:00Z">
        <w:r w:rsidR="00912883">
          <w:t xml:space="preserve">The Adaptative Bayesian model predicts </w:t>
        </w:r>
      </w:ins>
      <w:ins w:id="123" w:author="Jonathan Wood" w:date="2020-05-25T08:48:00Z">
        <w:r w:rsidR="00F66EA9">
          <w:t>slower</w:t>
        </w:r>
      </w:ins>
      <w:ins w:id="124" w:author="Jonathan Wood" w:date="2020-05-25T08:35:00Z">
        <w:r w:rsidR="00912883">
          <w:t xml:space="preserve"> washout as the conditions are less stable. The Strategy plus UDP model predicts a consistent washout rate across conditions.</w:t>
        </w:r>
      </w:ins>
    </w:p>
    <w:p w14:paraId="3895DA4D" w14:textId="686CBAA4" w:rsidR="00D63B2C" w:rsidRDefault="00D63B2C" w:rsidP="000B101F"/>
    <w:p w14:paraId="2E411958" w14:textId="05CF1B2B" w:rsidR="00D63B2C" w:rsidRPr="00E677F0" w:rsidRDefault="00D63B2C" w:rsidP="000B101F">
      <w:pPr>
        <w:rPr>
          <w:i/>
          <w:iCs/>
          <w:u w:val="single"/>
        </w:rPr>
      </w:pPr>
      <w:r>
        <w:rPr>
          <w:i/>
          <w:iCs/>
          <w:u w:val="single"/>
        </w:rPr>
        <w:t>Pilot Data:</w:t>
      </w:r>
    </w:p>
    <w:p w14:paraId="64E8AAEC" w14:textId="7A1B5CAB" w:rsidR="00D63B2C" w:rsidRPr="009A2D50" w:rsidDel="009A2D50" w:rsidRDefault="00D63B2C" w:rsidP="00D63B2C">
      <w:pPr>
        <w:rPr>
          <w:del w:id="125" w:author="Jonathan Wood" w:date="2020-05-24T12:58:00Z"/>
        </w:rPr>
      </w:pPr>
      <w:r>
        <w:t xml:space="preserve">To determine if individuals are able to follow frequently changing step length </w:t>
      </w:r>
      <w:proofErr w:type="gramStart"/>
      <w:r>
        <w:t>targets</w:t>
      </w:r>
      <w:proofErr w:type="gramEnd"/>
      <w:r>
        <w:t xml:space="preserve"> we collected pilot data from 3 individuals for the Uniform condition. These pilot results show that </w:t>
      </w:r>
      <w:r>
        <w:t>they</w:t>
      </w:r>
      <w:r w:rsidRPr="00217631">
        <w:t xml:space="preserve"> were able to follow the feedback with a mean</w:t>
      </w:r>
      <w:r>
        <w:t xml:space="preserve"> distance</w:t>
      </w:r>
      <w:r w:rsidRPr="00510D5B">
        <w:t xml:space="preserve"> of 4.2 cm from the targets</w:t>
      </w:r>
      <w:ins w:id="126" w:author="Jonathan Wood" w:date="2020-05-24T12:49:00Z">
        <w:r>
          <w:t>. Furthermore, we corre</w:t>
        </w:r>
      </w:ins>
      <w:ins w:id="127" w:author="Jonathan Wood" w:date="2020-05-24T12:50:00Z">
        <w:r>
          <w:t>lated step length targets with actual step lengths for each subject during the Learning phase</w:t>
        </w:r>
      </w:ins>
      <w:ins w:id="128" w:author="Jonathan Wood" w:date="2020-05-24T12:52:00Z">
        <w:r w:rsidR="009A2D50">
          <w:t>: R</w:t>
        </w:r>
      </w:ins>
      <w:ins w:id="129" w:author="Jonathan Wood" w:date="2020-05-24T12:51:00Z">
        <w:r w:rsidR="009A2D50">
          <w:t>-valu</w:t>
        </w:r>
      </w:ins>
      <w:ins w:id="130" w:author="Jonathan Wood" w:date="2020-05-24T12:52:00Z">
        <w:r w:rsidR="009A2D50">
          <w:t>e = 0.59 and 0.78 for the right and left step lengths respectively (p &lt;5.6e</w:t>
        </w:r>
      </w:ins>
      <w:ins w:id="131" w:author="Jonathan Wood" w:date="2020-05-24T12:53:00Z">
        <w:r w:rsidR="009A2D50">
          <w:rPr>
            <w:vertAlign w:val="superscript"/>
          </w:rPr>
          <w:t>-50</w:t>
        </w:r>
        <w:r w:rsidR="009A2D50">
          <w:t xml:space="preserve"> for all). </w:t>
        </w:r>
      </w:ins>
      <w:ins w:id="132" w:author="Jonathan Wood" w:date="2020-05-24T12:55:00Z">
        <w:r w:rsidR="009A2D50">
          <w:t xml:space="preserve">Our pilot results are also consistent with </w:t>
        </w:r>
      </w:ins>
      <w:ins w:id="133" w:author="Jonathan Wood" w:date="2020-05-24T12:56:00Z">
        <w:r w:rsidR="009A2D50">
          <w:t xml:space="preserve">our assumption that, during the Learning phase, SAI means will be similar across conditions, but SAI </w:t>
        </w:r>
      </w:ins>
      <w:ins w:id="134" w:author="Jonathan Wood" w:date="2020-05-24T12:57:00Z">
        <w:r w:rsidR="009A2D50">
          <w:t>standard deviation will be different</w:t>
        </w:r>
      </w:ins>
      <w:ins w:id="135" w:author="Jonathan Wood" w:date="2020-05-24T12:59:00Z">
        <w:r w:rsidR="009A2D50">
          <w:t xml:space="preserve"> (Figure </w:t>
        </w:r>
      </w:ins>
      <w:ins w:id="136" w:author="Jonathan Wood" w:date="2020-05-25T08:14:00Z">
        <w:r w:rsidR="00787A66">
          <w:t>4</w:t>
        </w:r>
      </w:ins>
      <w:ins w:id="137" w:author="Jonathan Wood" w:date="2020-05-24T12:59:00Z">
        <w:r w:rsidR="009A2D50">
          <w:t xml:space="preserve">, 2 </w:t>
        </w:r>
      </w:ins>
      <w:ins w:id="138" w:author="Jonathan Wood" w:date="2020-05-24T12:57:00Z">
        <w:r w:rsidR="009A2D50">
          <w:t>individuals who performed pilot testing for the Uniform condition also performed the Repeated condition</w:t>
        </w:r>
      </w:ins>
      <w:ins w:id="139" w:author="Jonathan Wood" w:date="2020-05-24T13:00:00Z">
        <w:r w:rsidR="009A2D50">
          <w:t>).</w:t>
        </w:r>
      </w:ins>
      <w:ins w:id="140" w:author="Jonathan Wood" w:date="2020-05-24T12:57:00Z">
        <w:r w:rsidR="009A2D50">
          <w:t xml:space="preserve"> </w:t>
        </w:r>
      </w:ins>
    </w:p>
    <w:p w14:paraId="4B2A50D3" w14:textId="77777777" w:rsidR="00D63B2C" w:rsidDel="009A2D50" w:rsidRDefault="00D63B2C" w:rsidP="00D63B2C">
      <w:pPr>
        <w:rPr>
          <w:del w:id="141" w:author="Jonathan Wood" w:date="2020-05-24T12:58:00Z"/>
        </w:rPr>
      </w:pPr>
    </w:p>
    <w:p w14:paraId="476DFD12" w14:textId="005C0B64" w:rsidR="00D63B2C" w:rsidRDefault="00D63B2C" w:rsidP="000B101F"/>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54824CF3" w14:textId="55143F0C" w:rsidR="00717692" w:rsidRDefault="00B94330">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717692">
      <w:pPr>
        <w:rPr>
          <w:b/>
          <w:bCs/>
        </w:rPr>
      </w:pPr>
      <w:r w:rsidRPr="00717692">
        <w:rPr>
          <w:b/>
          <w:bCs/>
        </w:rPr>
        <w:t>References:</w:t>
      </w:r>
    </w:p>
    <w:p w14:paraId="531B1830" w14:textId="77777777" w:rsidR="007F0703" w:rsidRPr="007F0703" w:rsidRDefault="00F849E4" w:rsidP="007F0703">
      <w:pPr>
        <w:pStyle w:val="Bibliography"/>
      </w:pPr>
      <w:r>
        <w:fldChar w:fldCharType="begin"/>
      </w:r>
      <w:r w:rsidR="00173209">
        <w:instrText xml:space="preserve"> ADDIN ZOTERO_BIBL {"uncited":[],"omitted":[],"custom":[]} CSL_BIBLIOGRAPHY </w:instrText>
      </w:r>
      <w:r>
        <w:fldChar w:fldCharType="separate"/>
      </w:r>
      <w:r w:rsidR="007F0703" w:rsidRPr="007F0703">
        <w:t xml:space="preserve">Cherry-Allen KM, </w:t>
      </w:r>
      <w:proofErr w:type="spellStart"/>
      <w:r w:rsidR="007F0703" w:rsidRPr="007F0703">
        <w:t>Statton</w:t>
      </w:r>
      <w:proofErr w:type="spellEnd"/>
      <w:r w:rsidR="007F0703" w:rsidRPr="007F0703">
        <w:t xml:space="preserve"> MA, </w:t>
      </w:r>
      <w:proofErr w:type="spellStart"/>
      <w:r w:rsidR="007F0703" w:rsidRPr="007F0703">
        <w:t>Celnik</w:t>
      </w:r>
      <w:proofErr w:type="spellEnd"/>
      <w:r w:rsidR="007F0703" w:rsidRPr="007F0703">
        <w:t xml:space="preserve"> PA, Bastian AJ (2018) A dual-learning paradigm simultaneously improves multiple features of gait post-stroke. </w:t>
      </w:r>
      <w:proofErr w:type="spellStart"/>
      <w:r w:rsidR="007F0703" w:rsidRPr="007F0703">
        <w:t>Neurorehabil</w:t>
      </w:r>
      <w:proofErr w:type="spellEnd"/>
      <w:r w:rsidR="007F0703" w:rsidRPr="007F0703">
        <w:t xml:space="preserve"> Neural Repair 32:810–820.</w:t>
      </w:r>
    </w:p>
    <w:p w14:paraId="517BBBB5" w14:textId="77777777" w:rsidR="007F0703" w:rsidRPr="007F0703" w:rsidRDefault="007F0703" w:rsidP="007F0703">
      <w:pPr>
        <w:pStyle w:val="Bibliography"/>
      </w:pPr>
      <w:r w:rsidRPr="007F0703">
        <w:t xml:space="preserve">Classen J, Liepert J, Wise SP, Hallett M, Cohen LG (1998) Rapid plasticity of human cortical movement representation induced by practice. J </w:t>
      </w:r>
      <w:proofErr w:type="spellStart"/>
      <w:r w:rsidRPr="007F0703">
        <w:t>Neurophysiol</w:t>
      </w:r>
      <w:proofErr w:type="spellEnd"/>
      <w:r w:rsidRPr="007F0703">
        <w:t xml:space="preserve"> 79:1117–1123.</w:t>
      </w:r>
    </w:p>
    <w:p w14:paraId="12DCF988" w14:textId="77777777" w:rsidR="007F0703" w:rsidRPr="007F0703" w:rsidRDefault="007F0703" w:rsidP="007F0703">
      <w:pPr>
        <w:pStyle w:val="Bibliography"/>
      </w:pPr>
      <w:proofErr w:type="spellStart"/>
      <w:r w:rsidRPr="007F0703">
        <w:t>Diedrichsen</w:t>
      </w:r>
      <w:proofErr w:type="spellEnd"/>
      <w:r w:rsidRPr="007F0703">
        <w:t xml:space="preserve"> J, White O, Newman D, </w:t>
      </w:r>
      <w:proofErr w:type="spellStart"/>
      <w:r w:rsidRPr="007F0703">
        <w:t>Lally</w:t>
      </w:r>
      <w:proofErr w:type="spellEnd"/>
      <w:r w:rsidRPr="007F0703">
        <w:t xml:space="preserve"> N (2010) Use-dependent and error-based learning of motor behaviors. J </w:t>
      </w:r>
      <w:proofErr w:type="spellStart"/>
      <w:r w:rsidRPr="007F0703">
        <w:t>Neurosci</w:t>
      </w:r>
      <w:proofErr w:type="spellEnd"/>
      <w:r w:rsidRPr="007F0703">
        <w:t xml:space="preserve"> 30:5159–5166.</w:t>
      </w:r>
    </w:p>
    <w:p w14:paraId="425D83AA" w14:textId="77777777" w:rsidR="007F0703" w:rsidRPr="007F0703" w:rsidRDefault="007F0703" w:rsidP="007F0703">
      <w:pPr>
        <w:pStyle w:val="Bibliography"/>
      </w:pPr>
      <w:r w:rsidRPr="007F0703">
        <w:t>Ernst MO, Banks MS (2002) Humans integrate visual and haptic information in a statistically optimal fashion. Nature 415:429–433.</w:t>
      </w:r>
    </w:p>
    <w:p w14:paraId="1890DF83" w14:textId="77777777" w:rsidR="007F0703" w:rsidRPr="007F0703" w:rsidRDefault="007F0703" w:rsidP="007F0703">
      <w:pPr>
        <w:pStyle w:val="Bibliography"/>
      </w:pPr>
      <w:r w:rsidRPr="007F0703">
        <w:t xml:space="preserve">French MA, Morton SM, Charalambous CC, Reisman DS (2018) A locomotor learning paradigm using distorted visual feedback elicits strategic learning. J </w:t>
      </w:r>
      <w:proofErr w:type="spellStart"/>
      <w:r w:rsidRPr="007F0703">
        <w:t>Neurophysiol</w:t>
      </w:r>
      <w:proofErr w:type="spellEnd"/>
      <w:r w:rsidRPr="007F0703">
        <w:t xml:space="preserve"> 120:1923–1931.</w:t>
      </w:r>
    </w:p>
    <w:p w14:paraId="08DB5466" w14:textId="77777777" w:rsidR="007F0703" w:rsidRPr="007F0703" w:rsidRDefault="007F0703" w:rsidP="007F0703">
      <w:pPr>
        <w:pStyle w:val="Bibliography"/>
      </w:pPr>
      <w:proofErr w:type="spellStart"/>
      <w:r w:rsidRPr="007F0703">
        <w:t>Hammerbeck</w:t>
      </w:r>
      <w:proofErr w:type="spellEnd"/>
      <w:r w:rsidRPr="007F0703">
        <w:t xml:space="preserve"> U, Yousif N, Greenwood R, Rothwell JC, </w:t>
      </w:r>
      <w:proofErr w:type="spellStart"/>
      <w:r w:rsidRPr="007F0703">
        <w:t>Diedrichsen</w:t>
      </w:r>
      <w:proofErr w:type="spellEnd"/>
      <w:r w:rsidRPr="007F0703">
        <w:t xml:space="preserve"> J (2014) Movement speed is biased by prior experience. Journal of Neurophysiology 111:128–134.</w:t>
      </w:r>
    </w:p>
    <w:p w14:paraId="61417C2F" w14:textId="77777777" w:rsidR="007F0703" w:rsidRPr="007F0703" w:rsidRDefault="007F0703" w:rsidP="007F0703">
      <w:pPr>
        <w:pStyle w:val="Bibliography"/>
      </w:pPr>
      <w:r w:rsidRPr="007F0703">
        <w:t xml:space="preserve">Hardwick RM, </w:t>
      </w:r>
      <w:proofErr w:type="spellStart"/>
      <w:r w:rsidRPr="007F0703">
        <w:t>Forrence</w:t>
      </w:r>
      <w:proofErr w:type="spellEnd"/>
      <w:r w:rsidRPr="007F0703">
        <w:t xml:space="preserve"> AD, Krakauer JW, Haith AM (2019) Time-dependent competition between goal-directed and habitual response preparation. Nat Hum </w:t>
      </w:r>
      <w:proofErr w:type="spellStart"/>
      <w:r w:rsidRPr="007F0703">
        <w:t>Behav</w:t>
      </w:r>
      <w:proofErr w:type="spellEnd"/>
      <w:r w:rsidRPr="007F0703">
        <w:t xml:space="preserve"> 3:1252–1262.</w:t>
      </w:r>
    </w:p>
    <w:p w14:paraId="2845FA95" w14:textId="77777777" w:rsidR="007F0703" w:rsidRPr="007F0703" w:rsidRDefault="007F0703" w:rsidP="007F0703">
      <w:pPr>
        <w:pStyle w:val="Bibliography"/>
      </w:pPr>
      <w:r w:rsidRPr="007F0703">
        <w:t xml:space="preserve">Holmes AP, Blair RC, Watson JD, Ford I (1996) Nonparametric analysis of statistic images from functional mapping experiments. J </w:t>
      </w:r>
      <w:proofErr w:type="spellStart"/>
      <w:r w:rsidRPr="007F0703">
        <w:t>Cereb</w:t>
      </w:r>
      <w:proofErr w:type="spellEnd"/>
      <w:r w:rsidRPr="007F0703">
        <w:t xml:space="preserve"> Blood Flow </w:t>
      </w:r>
      <w:proofErr w:type="spellStart"/>
      <w:r w:rsidRPr="007F0703">
        <w:t>Metab</w:t>
      </w:r>
      <w:proofErr w:type="spellEnd"/>
      <w:r w:rsidRPr="007F0703">
        <w:t xml:space="preserve"> 16:7–22.</w:t>
      </w:r>
    </w:p>
    <w:p w14:paraId="1FAAE200" w14:textId="77777777" w:rsidR="007F0703" w:rsidRPr="007F0703" w:rsidRDefault="007F0703" w:rsidP="007F0703">
      <w:pPr>
        <w:pStyle w:val="Bibliography"/>
      </w:pPr>
      <w:r w:rsidRPr="007F0703">
        <w:t xml:space="preserve">Hussain SJ, Hanson AS, Tseng S-C, Morton SM (2013) A locomotor adaptation including explicit knowledge and removal of </w:t>
      </w:r>
      <w:proofErr w:type="spellStart"/>
      <w:r w:rsidRPr="007F0703">
        <w:t>postadaptation</w:t>
      </w:r>
      <w:proofErr w:type="spellEnd"/>
      <w:r w:rsidRPr="007F0703">
        <w:t xml:space="preserve"> errors induces complete 24-hour retention. J </w:t>
      </w:r>
      <w:proofErr w:type="spellStart"/>
      <w:r w:rsidRPr="007F0703">
        <w:t>Neurophysiol</w:t>
      </w:r>
      <w:proofErr w:type="spellEnd"/>
      <w:r w:rsidRPr="007F0703">
        <w:t xml:space="preserve"> 110:916–925.</w:t>
      </w:r>
    </w:p>
    <w:p w14:paraId="79ACD27E" w14:textId="77777777" w:rsidR="007F0703" w:rsidRPr="007F0703" w:rsidRDefault="007F0703" w:rsidP="007F0703">
      <w:pPr>
        <w:pStyle w:val="Bibliography"/>
      </w:pPr>
      <w:r w:rsidRPr="007F0703">
        <w:t>Kim S-J, Krebs HI (2012) Effects of implicit visual feedback distortion on human gait. Exp Brain Res 218:495–502.</w:t>
      </w:r>
    </w:p>
    <w:p w14:paraId="76142A53" w14:textId="77777777" w:rsidR="007F0703" w:rsidRPr="007F0703" w:rsidRDefault="007F0703" w:rsidP="007F0703">
      <w:pPr>
        <w:pStyle w:val="Bibliography"/>
      </w:pPr>
      <w:r w:rsidRPr="007F0703">
        <w:t xml:space="preserve">Kim S-J, Mugisha D (2014) Effect of explicit visual feedback distortion on human gait. J </w:t>
      </w:r>
      <w:proofErr w:type="spellStart"/>
      <w:r w:rsidRPr="007F0703">
        <w:t>Neuroeng</w:t>
      </w:r>
      <w:proofErr w:type="spellEnd"/>
      <w:r w:rsidRPr="007F0703">
        <w:t xml:space="preserve"> </w:t>
      </w:r>
      <w:proofErr w:type="spellStart"/>
      <w:r w:rsidRPr="007F0703">
        <w:t>Rehabil</w:t>
      </w:r>
      <w:proofErr w:type="spellEnd"/>
      <w:r w:rsidRPr="007F0703">
        <w:t xml:space="preserve"> 11:74.</w:t>
      </w:r>
    </w:p>
    <w:p w14:paraId="7EA8AA69" w14:textId="77777777" w:rsidR="007F0703" w:rsidRPr="007F0703" w:rsidRDefault="007F0703" w:rsidP="007F0703">
      <w:pPr>
        <w:pStyle w:val="Bibliography"/>
      </w:pPr>
      <w:proofErr w:type="spellStart"/>
      <w:r w:rsidRPr="007F0703">
        <w:t>Kitago</w:t>
      </w:r>
      <w:proofErr w:type="spellEnd"/>
      <w:r w:rsidRPr="007F0703">
        <w:t xml:space="preserve"> T, Ryan SL, </w:t>
      </w:r>
      <w:proofErr w:type="spellStart"/>
      <w:r w:rsidRPr="007F0703">
        <w:t>Mazzoni</w:t>
      </w:r>
      <w:proofErr w:type="spellEnd"/>
      <w:r w:rsidRPr="007F0703">
        <w:t xml:space="preserve"> P, Krakauer JW, Haith AM (2013) Unlearning versus savings in visuomotor adaptation: comparing effects of washout, passage of time, and removal of errors on motor memory. Front Hum </w:t>
      </w:r>
      <w:proofErr w:type="spellStart"/>
      <w:r w:rsidRPr="007F0703">
        <w:t>Neurosci</w:t>
      </w:r>
      <w:proofErr w:type="spellEnd"/>
      <w:r w:rsidRPr="007F0703">
        <w:t xml:space="preserve"> 7.</w:t>
      </w:r>
    </w:p>
    <w:p w14:paraId="279E6C84" w14:textId="77777777" w:rsidR="007F0703" w:rsidRPr="007F0703" w:rsidRDefault="007F0703" w:rsidP="007F0703">
      <w:pPr>
        <w:pStyle w:val="Bibliography"/>
      </w:pPr>
      <w:proofErr w:type="spellStart"/>
      <w:r w:rsidRPr="007F0703">
        <w:t>Körding</w:t>
      </w:r>
      <w:proofErr w:type="spellEnd"/>
      <w:r w:rsidRPr="007F0703">
        <w:t xml:space="preserve"> K (2007) Decision Theory: What “Should” the Nervous System Do? Science 318:606–610.</w:t>
      </w:r>
    </w:p>
    <w:p w14:paraId="03B5CCDD" w14:textId="77777777" w:rsidR="007F0703" w:rsidRPr="007F0703" w:rsidRDefault="007F0703" w:rsidP="007F0703">
      <w:pPr>
        <w:pStyle w:val="Bibliography"/>
      </w:pPr>
      <w:r w:rsidRPr="007F0703">
        <w:t xml:space="preserve">Long AW, </w:t>
      </w:r>
      <w:proofErr w:type="spellStart"/>
      <w:r w:rsidRPr="007F0703">
        <w:t>Roemmich</w:t>
      </w:r>
      <w:proofErr w:type="spellEnd"/>
      <w:r w:rsidRPr="007F0703">
        <w:t xml:space="preserve"> RT, Bastian AJ (2016) Blocking trial-by-trial error correction does not interfere with motor learning in human walking. J </w:t>
      </w:r>
      <w:proofErr w:type="spellStart"/>
      <w:r w:rsidRPr="007F0703">
        <w:t>Neurophysiol</w:t>
      </w:r>
      <w:proofErr w:type="spellEnd"/>
      <w:r w:rsidRPr="007F0703">
        <w:t xml:space="preserve"> 115:2341–2348.</w:t>
      </w:r>
    </w:p>
    <w:p w14:paraId="7080E3A5" w14:textId="77777777" w:rsidR="007F0703" w:rsidRPr="007F0703" w:rsidRDefault="007F0703" w:rsidP="007F0703">
      <w:pPr>
        <w:pStyle w:val="Bibliography"/>
      </w:pPr>
      <w:r w:rsidRPr="007F0703">
        <w:t xml:space="preserve">Maris E, </w:t>
      </w:r>
      <w:proofErr w:type="spellStart"/>
      <w:r w:rsidRPr="007F0703">
        <w:t>Oostenveld</w:t>
      </w:r>
      <w:proofErr w:type="spellEnd"/>
      <w:r w:rsidRPr="007F0703">
        <w:t xml:space="preserve"> R (2007) Nonparametric statistical testing of EEG- and MEG-data. Journal of Neuroscience Methods 164:177–190.</w:t>
      </w:r>
    </w:p>
    <w:p w14:paraId="1BAA14F9" w14:textId="77777777" w:rsidR="007F0703" w:rsidRPr="007F0703" w:rsidRDefault="007F0703" w:rsidP="007F0703">
      <w:pPr>
        <w:pStyle w:val="Bibliography"/>
      </w:pPr>
      <w:proofErr w:type="spellStart"/>
      <w:r w:rsidRPr="007F0703">
        <w:t>Mawase</w:t>
      </w:r>
      <w:proofErr w:type="spellEnd"/>
      <w:r w:rsidRPr="007F0703">
        <w:t xml:space="preserve"> F, Lopez D, </w:t>
      </w:r>
      <w:proofErr w:type="spellStart"/>
      <w:r w:rsidRPr="007F0703">
        <w:t>Celnik</w:t>
      </w:r>
      <w:proofErr w:type="spellEnd"/>
      <w:r w:rsidRPr="007F0703">
        <w:t xml:space="preserve"> PA, Haith AM (2018) Movement Repetition Facilitates Response Preparation. Cell Reports 24:801–808.</w:t>
      </w:r>
    </w:p>
    <w:p w14:paraId="66F35AD0" w14:textId="77777777" w:rsidR="007F0703" w:rsidRPr="007F0703" w:rsidRDefault="007F0703" w:rsidP="007F0703">
      <w:pPr>
        <w:pStyle w:val="Bibliography"/>
      </w:pPr>
      <w:r w:rsidRPr="007F0703">
        <w:t>Nichols TE, Holmes AP (2002) Nonparametric permutation tests for functional neuroimaging: A primer with examples. Hum Brain Mapp 15:1–25.</w:t>
      </w:r>
    </w:p>
    <w:p w14:paraId="20EFCCE8" w14:textId="77777777" w:rsidR="007F0703" w:rsidRPr="007F0703" w:rsidRDefault="007F0703" w:rsidP="007F0703">
      <w:pPr>
        <w:pStyle w:val="Bibliography"/>
      </w:pPr>
      <w:proofErr w:type="spellStart"/>
      <w:r w:rsidRPr="007F0703">
        <w:t>Orban</w:t>
      </w:r>
      <w:proofErr w:type="spellEnd"/>
      <w:r w:rsidRPr="007F0703">
        <w:t xml:space="preserve"> de </w:t>
      </w:r>
      <w:proofErr w:type="spellStart"/>
      <w:r w:rsidRPr="007F0703">
        <w:t>Xivry</w:t>
      </w:r>
      <w:proofErr w:type="spellEnd"/>
      <w:r w:rsidRPr="007F0703">
        <w:t xml:space="preserve"> J-J, </w:t>
      </w:r>
      <w:proofErr w:type="spellStart"/>
      <w:r w:rsidRPr="007F0703">
        <w:t>Criscimagna-Hemminger</w:t>
      </w:r>
      <w:proofErr w:type="spellEnd"/>
      <w:r w:rsidRPr="007F0703">
        <w:t xml:space="preserve"> SE, </w:t>
      </w:r>
      <w:proofErr w:type="spellStart"/>
      <w:r w:rsidRPr="007F0703">
        <w:t>Shadmehr</w:t>
      </w:r>
      <w:proofErr w:type="spellEnd"/>
      <w:r w:rsidRPr="007F0703">
        <w:t xml:space="preserve"> R (2011) Contributions of the motor cortex to adaptive control of reaching depend on the perturbation schedule. </w:t>
      </w:r>
      <w:proofErr w:type="spellStart"/>
      <w:r w:rsidRPr="007F0703">
        <w:t>Cereb</w:t>
      </w:r>
      <w:proofErr w:type="spellEnd"/>
      <w:r w:rsidRPr="007F0703">
        <w:t xml:space="preserve"> Cortex 21:1475–1484.</w:t>
      </w:r>
    </w:p>
    <w:p w14:paraId="2A94B6FA" w14:textId="77777777" w:rsidR="007F0703" w:rsidRPr="007F0703" w:rsidRDefault="007F0703" w:rsidP="007F0703">
      <w:pPr>
        <w:pStyle w:val="Bibliography"/>
      </w:pPr>
      <w:r w:rsidRPr="007F0703">
        <w:t>Schmidt RA, Lee TD (2005) Motor control and learning: A behavioral emphasis, 4th ed, Motor control and learning: A behavioral emphasis, 4th ed. Champaign, IL, US: Human Kinetics.</w:t>
      </w:r>
    </w:p>
    <w:p w14:paraId="263C4E5E" w14:textId="77777777" w:rsidR="007F0703" w:rsidRPr="007F0703" w:rsidRDefault="007F0703" w:rsidP="007F0703">
      <w:pPr>
        <w:pStyle w:val="Bibliography"/>
      </w:pPr>
      <w:proofErr w:type="spellStart"/>
      <w:r w:rsidRPr="007F0703">
        <w:t>Statton</w:t>
      </w:r>
      <w:proofErr w:type="spellEnd"/>
      <w:r w:rsidRPr="007F0703">
        <w:t xml:space="preserve"> MA, Toliver A, Bastian AJ (2016) A dual-learning paradigm can simultaneously train multiple characteristics of walking. J </w:t>
      </w:r>
      <w:proofErr w:type="spellStart"/>
      <w:r w:rsidRPr="007F0703">
        <w:t>Neurophysiol</w:t>
      </w:r>
      <w:proofErr w:type="spellEnd"/>
      <w:r w:rsidRPr="007F0703">
        <w:t xml:space="preserve"> 115:2692–2700.</w:t>
      </w:r>
    </w:p>
    <w:p w14:paraId="729732CE" w14:textId="77777777" w:rsidR="007F0703" w:rsidRPr="007F0703" w:rsidRDefault="007F0703" w:rsidP="007F0703">
      <w:pPr>
        <w:pStyle w:val="Bibliography"/>
      </w:pPr>
      <w:proofErr w:type="spellStart"/>
      <w:r w:rsidRPr="007F0703">
        <w:t>Verstynen</w:t>
      </w:r>
      <w:proofErr w:type="spellEnd"/>
      <w:r w:rsidRPr="007F0703">
        <w:t xml:space="preserve"> T, </w:t>
      </w:r>
      <w:proofErr w:type="spellStart"/>
      <w:r w:rsidRPr="007F0703">
        <w:t>Sabes</w:t>
      </w:r>
      <w:proofErr w:type="spellEnd"/>
      <w:r w:rsidRPr="007F0703">
        <w:t xml:space="preserve"> PN (2011) How each movement changes the next: an experimental and theoretical study of fast adaptive priors in reaching. J </w:t>
      </w:r>
      <w:proofErr w:type="spellStart"/>
      <w:r w:rsidRPr="007F0703">
        <w:t>Neurosci</w:t>
      </w:r>
      <w:proofErr w:type="spellEnd"/>
      <w:r w:rsidRPr="007F0703">
        <w:t xml:space="preserve"> 31:10050–10059.</w:t>
      </w:r>
    </w:p>
    <w:p w14:paraId="2D84EDB1" w14:textId="77777777" w:rsidR="007F0703" w:rsidRPr="007F0703" w:rsidRDefault="007F0703" w:rsidP="007F0703">
      <w:pPr>
        <w:pStyle w:val="Bibliography"/>
      </w:pPr>
      <w:r w:rsidRPr="007F0703">
        <w:t xml:space="preserve">Wei K, </w:t>
      </w:r>
      <w:proofErr w:type="spellStart"/>
      <w:r w:rsidRPr="007F0703">
        <w:t>Körding</w:t>
      </w:r>
      <w:proofErr w:type="spellEnd"/>
      <w:r w:rsidRPr="007F0703">
        <w:t xml:space="preserve"> K (2009) Relevance of error: what drives motor adaptation? J </w:t>
      </w:r>
      <w:proofErr w:type="spellStart"/>
      <w:r w:rsidRPr="007F0703">
        <w:t>Neurophysiol</w:t>
      </w:r>
      <w:proofErr w:type="spellEnd"/>
      <w:r w:rsidRPr="007F0703">
        <w:t xml:space="preserve"> 101:655–664.</w:t>
      </w:r>
    </w:p>
    <w:p w14:paraId="5F9F65A8" w14:textId="77777777" w:rsidR="007F0703" w:rsidRPr="007F0703" w:rsidRDefault="007F0703" w:rsidP="007F0703">
      <w:pPr>
        <w:pStyle w:val="Bibliography"/>
      </w:pPr>
      <w:r w:rsidRPr="007F0703">
        <w:t xml:space="preserve">Wilson RC, Collins AG (2019) Ten simple rules for the computational modeling of behavioral data. </w:t>
      </w:r>
      <w:proofErr w:type="spellStart"/>
      <w:r w:rsidRPr="007F0703">
        <w:t>eLife</w:t>
      </w:r>
      <w:proofErr w:type="spellEnd"/>
      <w:r w:rsidRPr="007F0703">
        <w:t xml:space="preserve"> </w:t>
      </w:r>
      <w:proofErr w:type="gramStart"/>
      <w:r w:rsidRPr="007F0703">
        <w:t>8:e</w:t>
      </w:r>
      <w:proofErr w:type="gramEnd"/>
      <w:r w:rsidRPr="007F0703">
        <w:t>49547.</w:t>
      </w:r>
    </w:p>
    <w:p w14:paraId="010BCD61" w14:textId="77777777" w:rsidR="007F0703" w:rsidRPr="007F0703" w:rsidRDefault="007F0703" w:rsidP="007F0703">
      <w:pPr>
        <w:pStyle w:val="Bibliography"/>
      </w:pPr>
      <w:r w:rsidRPr="007F0703">
        <w:t xml:space="preserve">Wong AL, Goldsmith J, </w:t>
      </w:r>
      <w:proofErr w:type="spellStart"/>
      <w:r w:rsidRPr="007F0703">
        <w:t>Forrence</w:t>
      </w:r>
      <w:proofErr w:type="spellEnd"/>
      <w:r w:rsidRPr="007F0703">
        <w:t xml:space="preserve"> AD, Haith AM, Krakauer JW (2017) Reaction times can reflect habits rather than computations. </w:t>
      </w:r>
      <w:proofErr w:type="spellStart"/>
      <w:r w:rsidRPr="007F0703">
        <w:t>Elife</w:t>
      </w:r>
      <w:proofErr w:type="spellEnd"/>
      <w:r w:rsidRPr="007F0703">
        <w:t xml:space="preserve"> 6.</w:t>
      </w:r>
    </w:p>
    <w:p w14:paraId="3CD2B291" w14:textId="77777777" w:rsidR="007F0703" w:rsidRPr="007F0703" w:rsidRDefault="007F0703" w:rsidP="007F0703">
      <w:pPr>
        <w:pStyle w:val="Bibliography"/>
      </w:pPr>
      <w:r w:rsidRPr="007F0703">
        <w:t>Wood J, Kim H, French MA, Reisman DS, Morton SM (2020) Use-Dependent Plasticity Explains Aftereffects in Visually Guided Locomotor Learning of a Novel Step Length Asymmetry. Journal of Neurophysiology.</w:t>
      </w:r>
    </w:p>
    <w:p w14:paraId="7ED3A862" w14:textId="3669009D" w:rsidR="00B34F65" w:rsidRDefault="00F849E4" w:rsidP="0051592C">
      <w:r>
        <w:fldChar w:fldCharType="end"/>
      </w:r>
    </w:p>
    <w:p w14:paraId="7D4BCE92" w14:textId="77777777" w:rsidR="00B34F65" w:rsidRDefault="00B34F65">
      <w:r>
        <w:br w:type="page"/>
      </w:r>
    </w:p>
    <w:p w14:paraId="12A14D27" w14:textId="0C533618" w:rsidR="00B34F65" w:rsidRPr="00461857" w:rsidRDefault="00A54C54" w:rsidP="0051592C">
      <w:pPr>
        <w:rPr>
          <w:b/>
          <w:bCs/>
          <w:u w:val="single"/>
        </w:rPr>
      </w:pPr>
      <w:r w:rsidRPr="00461857">
        <w:rPr>
          <w:b/>
          <w:bCs/>
          <w:u w:val="single"/>
        </w:rPr>
        <w:t>Figure Legends:</w:t>
      </w:r>
    </w:p>
    <w:p w14:paraId="6F4EED90" w14:textId="15A0837B" w:rsidR="00A54C54" w:rsidRDefault="00A54C54" w:rsidP="0051592C">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xml:space="preserve">).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51592C"/>
    <w:p w14:paraId="629FB030" w14:textId="2BAC7AF8" w:rsidR="00B37452" w:rsidRDefault="00A156A8" w:rsidP="0051592C">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AIC </w:t>
      </w:r>
      <w:proofErr w:type="gramStart"/>
      <w:r>
        <w:t>is able to</w:t>
      </w:r>
      <w:proofErr w:type="gramEnd"/>
      <w:r>
        <w:t xml:space="preserve"> differentiate between the models for each condition. </w:t>
      </w:r>
    </w:p>
    <w:p w14:paraId="1471697F" w14:textId="77777777" w:rsidR="00B37452" w:rsidRDefault="00B37452" w:rsidP="0051592C"/>
    <w:p w14:paraId="49354FF3" w14:textId="038EDF86" w:rsidR="00A156A8" w:rsidRDefault="00B37452" w:rsidP="0051592C">
      <w:r>
        <w:rPr>
          <w:b/>
          <w:bCs/>
        </w:rPr>
        <w:t xml:space="preserve">Figure </w:t>
      </w:r>
      <w:r w:rsidR="00F66EA9">
        <w:rPr>
          <w:b/>
          <w:bCs/>
        </w:rPr>
        <w:t>3</w:t>
      </w:r>
      <w:r>
        <w:rPr>
          <w:b/>
          <w:bCs/>
        </w:rPr>
        <w:t>:</w:t>
      </w:r>
      <w:r>
        <w:t xml:space="preserve"> Simulated results. Each model was simulated 1000 times for each condition (</w:t>
      </w:r>
      <w:r w:rsidRPr="00B37452">
        <w:rPr>
          <w:b/>
          <w:bCs/>
        </w:rPr>
        <w:t>A</w:t>
      </w:r>
      <w:r>
        <w:t xml:space="preserve">). Results of the stimulation are plotted as means with shaded errors indicating standard deviation. The first 50 strides of </w:t>
      </w:r>
      <w:r w:rsidR="00F66EA9">
        <w:t>W</w:t>
      </w:r>
      <w:r>
        <w:t xml:space="preserve">ashout are plotted in the insets. </w:t>
      </w:r>
      <w:r w:rsidR="008A49B1">
        <w:t xml:space="preserve">Learning </w:t>
      </w:r>
      <w:r w:rsidR="008A49B1">
        <w:t>plateau is the mean SAI of the last 30 strides of the Learning phase</w:t>
      </w:r>
      <w:r>
        <w:t xml:space="preserve"> (</w:t>
      </w:r>
      <w:r w:rsidRPr="00B37452">
        <w:rPr>
          <w:b/>
          <w:bCs/>
        </w:rPr>
        <w:t>B</w:t>
      </w:r>
      <w:r>
        <w:t xml:space="preserve">). </w:t>
      </w:r>
      <w:r w:rsidR="008A49B1">
        <w:t>Initial a</w:t>
      </w:r>
      <w:r>
        <w:t xml:space="preserve">ftereffects </w:t>
      </w:r>
      <w:r w:rsidR="008A49B1">
        <w:t>are the mean of the first 5 strides of Washout (</w:t>
      </w:r>
      <w:r w:rsidR="008A49B1" w:rsidRPr="008A49B1">
        <w:rPr>
          <w:b/>
          <w:bCs/>
        </w:rPr>
        <w:t>C</w:t>
      </w:r>
      <w:r w:rsidR="008A49B1">
        <w:t>) and Early aftereffects are strides 6-30 of the Washout phase (</w:t>
      </w:r>
      <w:r w:rsidR="008A49B1" w:rsidRPr="008A49B1">
        <w:rPr>
          <w:b/>
          <w:bCs/>
        </w:rPr>
        <w:t>D</w:t>
      </w:r>
      <w:r w:rsidR="008A49B1">
        <w:t xml:space="preserve">). </w:t>
      </w:r>
    </w:p>
    <w:p w14:paraId="218E3F23" w14:textId="6918E7FF" w:rsidR="00F66EA9" w:rsidRDefault="00F66EA9" w:rsidP="0051592C"/>
    <w:p w14:paraId="5351EFE7" w14:textId="77777777" w:rsidR="00F66EA9" w:rsidRDefault="00F66EA9" w:rsidP="00F66EA9">
      <w:r>
        <w:rPr>
          <w:b/>
          <w:bCs/>
        </w:rPr>
        <w:t>Figure 4:</w:t>
      </w:r>
      <w:r>
        <w:t xml:space="preserve"> Pilot data. SAI was averaged across the entire Leaning phase for each participant for the Repeated and Uniform conditions. SAI standard deviation was calculated across the entire Learning phase for each participant for the Repeated and Uniform conditions. The SAI means appear similar, while the SAI standard deviations appear different. </w:t>
      </w:r>
    </w:p>
    <w:p w14:paraId="7B890A02" w14:textId="77777777" w:rsidR="00F66EA9" w:rsidRPr="00A156A8" w:rsidRDefault="00F66EA9" w:rsidP="0051592C"/>
    <w:sectPr w:rsidR="00F66EA9" w:rsidRPr="00A156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FDEC7E" w14:textId="77777777" w:rsidR="003C2EDF" w:rsidRDefault="003C2EDF" w:rsidP="00930253">
      <w:r>
        <w:separator/>
      </w:r>
    </w:p>
  </w:endnote>
  <w:endnote w:type="continuationSeparator" w:id="0">
    <w:p w14:paraId="603E5CC2" w14:textId="77777777" w:rsidR="003C2EDF" w:rsidRDefault="003C2EDF"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7FAD97" w14:textId="77777777" w:rsidR="003C2EDF" w:rsidRDefault="003C2EDF" w:rsidP="00930253">
      <w:r>
        <w:separator/>
      </w:r>
    </w:p>
  </w:footnote>
  <w:footnote w:type="continuationSeparator" w:id="0">
    <w:p w14:paraId="1ECDD1F0" w14:textId="77777777" w:rsidR="003C2EDF" w:rsidRDefault="003C2EDF"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31559"/>
    <w:rsid w:val="00031CA2"/>
    <w:rsid w:val="00040512"/>
    <w:rsid w:val="000425AC"/>
    <w:rsid w:val="000434DC"/>
    <w:rsid w:val="0004441C"/>
    <w:rsid w:val="00046641"/>
    <w:rsid w:val="00052DDC"/>
    <w:rsid w:val="000603CE"/>
    <w:rsid w:val="00063A05"/>
    <w:rsid w:val="000652AF"/>
    <w:rsid w:val="000710A3"/>
    <w:rsid w:val="00074632"/>
    <w:rsid w:val="00074E0C"/>
    <w:rsid w:val="00075FD5"/>
    <w:rsid w:val="0008084B"/>
    <w:rsid w:val="000866CB"/>
    <w:rsid w:val="00091A50"/>
    <w:rsid w:val="000B101F"/>
    <w:rsid w:val="000C1E7C"/>
    <w:rsid w:val="000C593F"/>
    <w:rsid w:val="000E211E"/>
    <w:rsid w:val="000E5A2B"/>
    <w:rsid w:val="000E5D70"/>
    <w:rsid w:val="000F2CB7"/>
    <w:rsid w:val="00105698"/>
    <w:rsid w:val="001141B0"/>
    <w:rsid w:val="00117D80"/>
    <w:rsid w:val="00123FC6"/>
    <w:rsid w:val="0012444E"/>
    <w:rsid w:val="0013077F"/>
    <w:rsid w:val="001335F2"/>
    <w:rsid w:val="00137580"/>
    <w:rsid w:val="00144B6B"/>
    <w:rsid w:val="00145031"/>
    <w:rsid w:val="00147107"/>
    <w:rsid w:val="001579D6"/>
    <w:rsid w:val="00160E22"/>
    <w:rsid w:val="00161EF8"/>
    <w:rsid w:val="0016363B"/>
    <w:rsid w:val="001645A1"/>
    <w:rsid w:val="00172C5B"/>
    <w:rsid w:val="00173209"/>
    <w:rsid w:val="0017543D"/>
    <w:rsid w:val="00181A41"/>
    <w:rsid w:val="001915A5"/>
    <w:rsid w:val="001B5FD4"/>
    <w:rsid w:val="001C1DFC"/>
    <w:rsid w:val="001C484F"/>
    <w:rsid w:val="001D563C"/>
    <w:rsid w:val="001D7E75"/>
    <w:rsid w:val="001E4289"/>
    <w:rsid w:val="001E5F6E"/>
    <w:rsid w:val="001E6C9B"/>
    <w:rsid w:val="001F7857"/>
    <w:rsid w:val="002039BA"/>
    <w:rsid w:val="002040CC"/>
    <w:rsid w:val="00217631"/>
    <w:rsid w:val="002207EF"/>
    <w:rsid w:val="002236FB"/>
    <w:rsid w:val="00227A3E"/>
    <w:rsid w:val="00230F8A"/>
    <w:rsid w:val="00233FC7"/>
    <w:rsid w:val="00234029"/>
    <w:rsid w:val="002363E1"/>
    <w:rsid w:val="00237BEF"/>
    <w:rsid w:val="0027304B"/>
    <w:rsid w:val="002807A6"/>
    <w:rsid w:val="0028136C"/>
    <w:rsid w:val="00282F5A"/>
    <w:rsid w:val="00284743"/>
    <w:rsid w:val="002867D9"/>
    <w:rsid w:val="00286FFC"/>
    <w:rsid w:val="00291398"/>
    <w:rsid w:val="00297946"/>
    <w:rsid w:val="002A1729"/>
    <w:rsid w:val="002A1C0E"/>
    <w:rsid w:val="002A2521"/>
    <w:rsid w:val="002B3507"/>
    <w:rsid w:val="002B60A5"/>
    <w:rsid w:val="002C3195"/>
    <w:rsid w:val="002C6E34"/>
    <w:rsid w:val="002D59BF"/>
    <w:rsid w:val="002D76AF"/>
    <w:rsid w:val="002E1415"/>
    <w:rsid w:val="002F335D"/>
    <w:rsid w:val="002F35F8"/>
    <w:rsid w:val="003012AC"/>
    <w:rsid w:val="00305607"/>
    <w:rsid w:val="00306627"/>
    <w:rsid w:val="00320E7B"/>
    <w:rsid w:val="00321DC5"/>
    <w:rsid w:val="00325778"/>
    <w:rsid w:val="003306F0"/>
    <w:rsid w:val="00332CA8"/>
    <w:rsid w:val="003363A7"/>
    <w:rsid w:val="00343632"/>
    <w:rsid w:val="00345474"/>
    <w:rsid w:val="00345CB5"/>
    <w:rsid w:val="003476BF"/>
    <w:rsid w:val="003522E6"/>
    <w:rsid w:val="00352405"/>
    <w:rsid w:val="00362381"/>
    <w:rsid w:val="0036544F"/>
    <w:rsid w:val="00381226"/>
    <w:rsid w:val="00396E85"/>
    <w:rsid w:val="003A4641"/>
    <w:rsid w:val="003A5475"/>
    <w:rsid w:val="003B09A4"/>
    <w:rsid w:val="003B14BD"/>
    <w:rsid w:val="003B2645"/>
    <w:rsid w:val="003C2EDF"/>
    <w:rsid w:val="003C6660"/>
    <w:rsid w:val="003D0D56"/>
    <w:rsid w:val="003D37BC"/>
    <w:rsid w:val="003D6311"/>
    <w:rsid w:val="003E619F"/>
    <w:rsid w:val="003F6E97"/>
    <w:rsid w:val="00400746"/>
    <w:rsid w:val="00403D28"/>
    <w:rsid w:val="004144B8"/>
    <w:rsid w:val="00414CFC"/>
    <w:rsid w:val="00417191"/>
    <w:rsid w:val="00435560"/>
    <w:rsid w:val="004357CE"/>
    <w:rsid w:val="004525AD"/>
    <w:rsid w:val="00453885"/>
    <w:rsid w:val="00461857"/>
    <w:rsid w:val="00462330"/>
    <w:rsid w:val="004769D9"/>
    <w:rsid w:val="00481D8C"/>
    <w:rsid w:val="00485262"/>
    <w:rsid w:val="0049425E"/>
    <w:rsid w:val="00497AA2"/>
    <w:rsid w:val="004A23CC"/>
    <w:rsid w:val="004A5E5B"/>
    <w:rsid w:val="004A6BAB"/>
    <w:rsid w:val="004B0AE4"/>
    <w:rsid w:val="004B386D"/>
    <w:rsid w:val="004B6DF6"/>
    <w:rsid w:val="004C68CF"/>
    <w:rsid w:val="004C78C5"/>
    <w:rsid w:val="004D64EF"/>
    <w:rsid w:val="004D6E15"/>
    <w:rsid w:val="00507F44"/>
    <w:rsid w:val="00510D5B"/>
    <w:rsid w:val="00511C1D"/>
    <w:rsid w:val="0051592C"/>
    <w:rsid w:val="0052131D"/>
    <w:rsid w:val="00526793"/>
    <w:rsid w:val="0053792A"/>
    <w:rsid w:val="00552947"/>
    <w:rsid w:val="005624A6"/>
    <w:rsid w:val="00565ACF"/>
    <w:rsid w:val="00570AA5"/>
    <w:rsid w:val="005735ED"/>
    <w:rsid w:val="00582034"/>
    <w:rsid w:val="00586DF0"/>
    <w:rsid w:val="00591DC0"/>
    <w:rsid w:val="00591F30"/>
    <w:rsid w:val="00595508"/>
    <w:rsid w:val="005A0AC7"/>
    <w:rsid w:val="005B0478"/>
    <w:rsid w:val="005B476B"/>
    <w:rsid w:val="005B4FE3"/>
    <w:rsid w:val="005B646C"/>
    <w:rsid w:val="005B694A"/>
    <w:rsid w:val="005C0A9A"/>
    <w:rsid w:val="005D6D5A"/>
    <w:rsid w:val="005D7B1F"/>
    <w:rsid w:val="005E012E"/>
    <w:rsid w:val="005E5895"/>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D3860"/>
    <w:rsid w:val="006D67BD"/>
    <w:rsid w:val="006E6702"/>
    <w:rsid w:val="006F42B6"/>
    <w:rsid w:val="006F70EA"/>
    <w:rsid w:val="007072CE"/>
    <w:rsid w:val="007078B4"/>
    <w:rsid w:val="00713B83"/>
    <w:rsid w:val="00717692"/>
    <w:rsid w:val="00735C46"/>
    <w:rsid w:val="007364F1"/>
    <w:rsid w:val="00750A29"/>
    <w:rsid w:val="00757D6B"/>
    <w:rsid w:val="0076375E"/>
    <w:rsid w:val="00764145"/>
    <w:rsid w:val="00767FB7"/>
    <w:rsid w:val="007822D4"/>
    <w:rsid w:val="00787A66"/>
    <w:rsid w:val="00791B3D"/>
    <w:rsid w:val="00794216"/>
    <w:rsid w:val="007A42CC"/>
    <w:rsid w:val="007A69F4"/>
    <w:rsid w:val="007B1EA8"/>
    <w:rsid w:val="007B6811"/>
    <w:rsid w:val="007B79B7"/>
    <w:rsid w:val="007C3D1D"/>
    <w:rsid w:val="007D3C9C"/>
    <w:rsid w:val="007D3E12"/>
    <w:rsid w:val="007D6FE6"/>
    <w:rsid w:val="007D7627"/>
    <w:rsid w:val="007D7D05"/>
    <w:rsid w:val="007E2E69"/>
    <w:rsid w:val="007E41FE"/>
    <w:rsid w:val="007F0703"/>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95680"/>
    <w:rsid w:val="008A098F"/>
    <w:rsid w:val="008A24EB"/>
    <w:rsid w:val="008A49B1"/>
    <w:rsid w:val="008A4C94"/>
    <w:rsid w:val="008A69FA"/>
    <w:rsid w:val="008C2EFF"/>
    <w:rsid w:val="008C3460"/>
    <w:rsid w:val="008D097F"/>
    <w:rsid w:val="008D7298"/>
    <w:rsid w:val="008D7F9E"/>
    <w:rsid w:val="008E43A8"/>
    <w:rsid w:val="008E5543"/>
    <w:rsid w:val="008E703A"/>
    <w:rsid w:val="008F366D"/>
    <w:rsid w:val="008F5C83"/>
    <w:rsid w:val="00904537"/>
    <w:rsid w:val="00905160"/>
    <w:rsid w:val="00912883"/>
    <w:rsid w:val="00930253"/>
    <w:rsid w:val="0094548B"/>
    <w:rsid w:val="009605C4"/>
    <w:rsid w:val="00963314"/>
    <w:rsid w:val="009636FA"/>
    <w:rsid w:val="0096514B"/>
    <w:rsid w:val="0096539F"/>
    <w:rsid w:val="00966CFC"/>
    <w:rsid w:val="00970A98"/>
    <w:rsid w:val="009776DA"/>
    <w:rsid w:val="00980663"/>
    <w:rsid w:val="00982B43"/>
    <w:rsid w:val="009A0618"/>
    <w:rsid w:val="009A2D50"/>
    <w:rsid w:val="009B00AF"/>
    <w:rsid w:val="009B3411"/>
    <w:rsid w:val="009B7EFA"/>
    <w:rsid w:val="009C279A"/>
    <w:rsid w:val="009D2251"/>
    <w:rsid w:val="009E7B65"/>
    <w:rsid w:val="009F0E5F"/>
    <w:rsid w:val="009F5254"/>
    <w:rsid w:val="00A107BD"/>
    <w:rsid w:val="00A156A8"/>
    <w:rsid w:val="00A15F7C"/>
    <w:rsid w:val="00A24826"/>
    <w:rsid w:val="00A32D90"/>
    <w:rsid w:val="00A37868"/>
    <w:rsid w:val="00A43324"/>
    <w:rsid w:val="00A44BF7"/>
    <w:rsid w:val="00A46DC1"/>
    <w:rsid w:val="00A5066D"/>
    <w:rsid w:val="00A51265"/>
    <w:rsid w:val="00A51A00"/>
    <w:rsid w:val="00A54C54"/>
    <w:rsid w:val="00A6087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D128D"/>
    <w:rsid w:val="00AD12AB"/>
    <w:rsid w:val="00AD3EDA"/>
    <w:rsid w:val="00AD5C60"/>
    <w:rsid w:val="00AE291E"/>
    <w:rsid w:val="00AE3A87"/>
    <w:rsid w:val="00AF0D8D"/>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F10"/>
    <w:rsid w:val="00B443CF"/>
    <w:rsid w:val="00B4463F"/>
    <w:rsid w:val="00B515F8"/>
    <w:rsid w:val="00B53B9A"/>
    <w:rsid w:val="00B651EE"/>
    <w:rsid w:val="00B726F7"/>
    <w:rsid w:val="00B7311C"/>
    <w:rsid w:val="00B74AD1"/>
    <w:rsid w:val="00B83D65"/>
    <w:rsid w:val="00B85A88"/>
    <w:rsid w:val="00B94330"/>
    <w:rsid w:val="00B94688"/>
    <w:rsid w:val="00B94F95"/>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C7B76"/>
    <w:rsid w:val="00CD354D"/>
    <w:rsid w:val="00CD59A7"/>
    <w:rsid w:val="00CE085A"/>
    <w:rsid w:val="00CE2F32"/>
    <w:rsid w:val="00CE4A9A"/>
    <w:rsid w:val="00CF53EA"/>
    <w:rsid w:val="00CF67D8"/>
    <w:rsid w:val="00D00F31"/>
    <w:rsid w:val="00D01A10"/>
    <w:rsid w:val="00D061A8"/>
    <w:rsid w:val="00D105F1"/>
    <w:rsid w:val="00D11B82"/>
    <w:rsid w:val="00D12592"/>
    <w:rsid w:val="00D17F24"/>
    <w:rsid w:val="00D21E56"/>
    <w:rsid w:val="00D24F3C"/>
    <w:rsid w:val="00D4325C"/>
    <w:rsid w:val="00D63B2C"/>
    <w:rsid w:val="00D70C81"/>
    <w:rsid w:val="00D72B44"/>
    <w:rsid w:val="00D81DF1"/>
    <w:rsid w:val="00D850BB"/>
    <w:rsid w:val="00D909B1"/>
    <w:rsid w:val="00D93560"/>
    <w:rsid w:val="00D97987"/>
    <w:rsid w:val="00D97C5F"/>
    <w:rsid w:val="00DA120F"/>
    <w:rsid w:val="00DA2068"/>
    <w:rsid w:val="00DA79B9"/>
    <w:rsid w:val="00DB266D"/>
    <w:rsid w:val="00DC271F"/>
    <w:rsid w:val="00DC3740"/>
    <w:rsid w:val="00DD7D15"/>
    <w:rsid w:val="00DE393B"/>
    <w:rsid w:val="00DE6FD2"/>
    <w:rsid w:val="00E00AF1"/>
    <w:rsid w:val="00E01C34"/>
    <w:rsid w:val="00E033AB"/>
    <w:rsid w:val="00E05E73"/>
    <w:rsid w:val="00E148E1"/>
    <w:rsid w:val="00E25B3A"/>
    <w:rsid w:val="00E3622E"/>
    <w:rsid w:val="00E410C7"/>
    <w:rsid w:val="00E4158D"/>
    <w:rsid w:val="00E4663D"/>
    <w:rsid w:val="00E5331C"/>
    <w:rsid w:val="00E608A2"/>
    <w:rsid w:val="00E657BE"/>
    <w:rsid w:val="00E66816"/>
    <w:rsid w:val="00E677F0"/>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E6EFE"/>
    <w:rsid w:val="00EF45BD"/>
    <w:rsid w:val="00EF6128"/>
    <w:rsid w:val="00F02E4A"/>
    <w:rsid w:val="00F10670"/>
    <w:rsid w:val="00F10C8D"/>
    <w:rsid w:val="00F2396E"/>
    <w:rsid w:val="00F242B7"/>
    <w:rsid w:val="00F246B2"/>
    <w:rsid w:val="00F315A6"/>
    <w:rsid w:val="00F44901"/>
    <w:rsid w:val="00F476AF"/>
    <w:rsid w:val="00F50126"/>
    <w:rsid w:val="00F56304"/>
    <w:rsid w:val="00F57A76"/>
    <w:rsid w:val="00F6629D"/>
    <w:rsid w:val="00F66EA9"/>
    <w:rsid w:val="00F6786F"/>
    <w:rsid w:val="00F70B8D"/>
    <w:rsid w:val="00F74568"/>
    <w:rsid w:val="00F75235"/>
    <w:rsid w:val="00F76635"/>
    <w:rsid w:val="00F8020F"/>
    <w:rsid w:val="00F849E4"/>
    <w:rsid w:val="00F865E8"/>
    <w:rsid w:val="00F914B3"/>
    <w:rsid w:val="00F970EC"/>
    <w:rsid w:val="00FA2486"/>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2825F-F934-4687-A879-F8DF987F8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45</TotalTime>
  <Pages>11</Pages>
  <Words>16548</Words>
  <Characters>84896</Characters>
  <Application>Microsoft Office Word</Application>
  <DocSecurity>0</DocSecurity>
  <Lines>1845</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48</cp:revision>
  <dcterms:created xsi:type="dcterms:W3CDTF">2020-05-18T20:20:00Z</dcterms:created>
  <dcterms:modified xsi:type="dcterms:W3CDTF">2020-05-25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Rs48EOb"/&gt;&lt;style id="http://www.zotero.org/styles/eneuro" hasBibliography="1" bibliographyStyleHasBeenSet="1"/&gt;&lt;prefs&gt;&lt;pref name="fieldType" value="Field"/&gt;&lt;/prefs&gt;&lt;/data&gt;</vt:lpwstr>
  </property>
</Properties>
</file>